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9F1D01" w:rsidP="00363482">
      <w:r>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363482">
      <w:pPr>
        <w:jc w:val="center"/>
        <w:rPr>
          <w:sz w:val="36"/>
        </w:rPr>
      </w:pPr>
      <w:r>
        <w:rPr>
          <w:sz w:val="36"/>
        </w:rPr>
        <w:t>Interfacing Between Game Engines and External Applications</w:t>
      </w:r>
    </w:p>
    <w:p w:rsidR="009F1D01" w:rsidRPr="007B4842" w:rsidRDefault="009F1D01" w:rsidP="00363482">
      <w:pPr>
        <w:jc w:val="center"/>
        <w:rPr>
          <w:sz w:val="36"/>
        </w:rPr>
      </w:pPr>
      <w:r w:rsidRPr="007B4842">
        <w:rPr>
          <w:sz w:val="36"/>
        </w:rPr>
        <w:t>Callum Terris</w:t>
      </w:r>
    </w:p>
    <w:p w:rsidR="009F1D01" w:rsidRDefault="009F1D01" w:rsidP="00363482">
      <w:pPr>
        <w:jc w:val="center"/>
        <w:rPr>
          <w:sz w:val="36"/>
        </w:rPr>
      </w:pPr>
      <w:r>
        <w:rPr>
          <w:sz w:val="36"/>
        </w:rPr>
        <w:t>H00136674</w:t>
      </w:r>
    </w:p>
    <w:p w:rsidR="009F1D01" w:rsidRPr="007B4842" w:rsidRDefault="009F1D01" w:rsidP="00363482">
      <w:pPr>
        <w:jc w:val="center"/>
        <w:rPr>
          <w:sz w:val="36"/>
        </w:rPr>
      </w:pPr>
    </w:p>
    <w:p w:rsidR="009F1D01" w:rsidRPr="007B4842" w:rsidRDefault="009F1D01" w:rsidP="00363482">
      <w:pPr>
        <w:jc w:val="center"/>
        <w:rPr>
          <w:sz w:val="36"/>
        </w:rPr>
      </w:pPr>
      <w:r>
        <w:rPr>
          <w:sz w:val="36"/>
        </w:rPr>
        <w:t xml:space="preserve">Research Report for </w:t>
      </w:r>
      <w:r w:rsidRPr="007B4842">
        <w:rPr>
          <w:sz w:val="36"/>
        </w:rPr>
        <w:t>MSc Artificial Intelligence</w:t>
      </w:r>
    </w:p>
    <w:p w:rsidR="009F1D01" w:rsidRPr="007B4842" w:rsidRDefault="009F1D01" w:rsidP="0036348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363482">
      <w:pPr>
        <w:jc w:val="center"/>
        <w:rPr>
          <w:sz w:val="36"/>
        </w:rPr>
      </w:pPr>
      <w:r w:rsidRPr="007B4842">
        <w:rPr>
          <w:sz w:val="36"/>
        </w:rPr>
        <w:t>Supervisor: Patricia Vargas</w:t>
      </w:r>
    </w:p>
    <w:p w:rsidR="009F1D01" w:rsidRDefault="009F1D01" w:rsidP="00363482">
      <w:pPr>
        <w:jc w:val="center"/>
        <w:rPr>
          <w:sz w:val="36"/>
        </w:rPr>
      </w:pPr>
      <w:r w:rsidRPr="007B4842">
        <w:rPr>
          <w:sz w:val="36"/>
        </w:rPr>
        <w:t>Co-Supervisor: Sandy Louchart</w:t>
      </w:r>
    </w:p>
    <w:p w:rsidR="009F1D01" w:rsidRPr="007B4842" w:rsidRDefault="009F1D01" w:rsidP="00363482">
      <w:pPr>
        <w:jc w:val="center"/>
        <w:rPr>
          <w:sz w:val="36"/>
        </w:rPr>
      </w:pPr>
      <w:r>
        <w:rPr>
          <w:sz w:val="36"/>
        </w:rPr>
        <w:t>Second Marker: Murdoch Gabbay</w:t>
      </w:r>
    </w:p>
    <w:p w:rsidR="009F1D01" w:rsidRPr="007B4842" w:rsidRDefault="009F1D01" w:rsidP="00363482">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rsidP="00363482">
      <w:pPr>
        <w:spacing w:after="200" w:line="276" w:lineRule="auto"/>
        <w:jc w:val="center"/>
      </w:pPr>
      <w:r>
        <w:br w:type="page"/>
      </w:r>
    </w:p>
    <w:p w:rsidR="005C5909" w:rsidRPr="001B3533" w:rsidRDefault="005C5909" w:rsidP="00363482">
      <w:pPr>
        <w:pStyle w:val="Title"/>
        <w:rPr>
          <w:rFonts w:ascii="Arial" w:hAnsi="Arial" w:cs="Arial"/>
        </w:rPr>
      </w:pPr>
      <w:r w:rsidRPr="001B3533">
        <w:rPr>
          <w:rFonts w:ascii="Arial" w:hAnsi="Arial" w:cs="Arial"/>
        </w:rPr>
        <w:lastRenderedPageBreak/>
        <w:t>DECLARATION</w:t>
      </w:r>
    </w:p>
    <w:p w:rsidR="001B3533" w:rsidRDefault="005C5909" w:rsidP="00363482">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A361FD" w:rsidRPr="00A361FD" w:rsidRDefault="001B3533" w:rsidP="00363482">
      <w:pPr>
        <w:rPr>
          <w:shd w:val="clear" w:color="auto" w:fill="FFFFFF"/>
        </w:rPr>
      </w:pPr>
      <w:r>
        <w:t xml:space="preserve"> </w:t>
      </w:r>
      <w:r w:rsidR="005C5909" w:rsidRPr="001E042F">
        <w:t>Date: ......................................................................</w:t>
      </w:r>
      <w:r w:rsidR="005C5909" w:rsidRPr="00FB424A">
        <w:rPr>
          <w:shd w:val="clear" w:color="auto" w:fill="FFFFFF"/>
        </w:rPr>
        <w:t xml:space="preserve"> ''</w:t>
      </w:r>
    </w:p>
    <w:p w:rsidR="00A361FD" w:rsidRPr="00B3458C" w:rsidRDefault="00A361FD" w:rsidP="00B3458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A361FD" w:rsidRDefault="00A361FD" w:rsidP="00363482">
      <w:pPr>
        <w:pStyle w:val="TOCHeading"/>
        <w:ind w:left="432" w:hanging="432"/>
      </w:pPr>
      <w:r>
        <w:lastRenderedPageBreak/>
        <w:t>Abstract</w:t>
      </w:r>
    </w:p>
    <w:p w:rsidR="00A361FD" w:rsidRDefault="00A361FD" w:rsidP="00363482">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363482">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363482">
      <w:r>
        <w:t xml:space="preserve">The goal of this project is to allow any external application to be connected to the interface and to pass data to the game. The interface acts as middleware to interpret each side.  </w:t>
      </w:r>
    </w:p>
    <w:p w:rsidR="00A361FD" w:rsidRDefault="00A361FD" w:rsidP="00363482">
      <w:pPr>
        <w:spacing w:after="200" w:line="276" w:lineRule="auto"/>
      </w:pPr>
      <w:r>
        <w:t>With this being a new area of research, obtaining literature for this has been difficult.</w:t>
      </w:r>
    </w:p>
    <w:p w:rsidR="00A361FD" w:rsidRDefault="00A361FD" w:rsidP="00363482">
      <w:r>
        <w:br w:type="page"/>
      </w:r>
    </w:p>
    <w:p w:rsidR="001B3533" w:rsidRDefault="001B3533" w:rsidP="00363482">
      <w:pPr>
        <w:pStyle w:val="PrefaceHeading"/>
        <w:jc w:val="both"/>
      </w:pPr>
      <w:r>
        <w:lastRenderedPageBreak/>
        <w:t xml:space="preserve">Contents </w:t>
      </w:r>
    </w:p>
    <w:p w:rsidR="00BC2CA0"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506470" w:history="1">
        <w:r w:rsidR="00BC2CA0" w:rsidRPr="000C2C9D">
          <w:rPr>
            <w:rStyle w:val="Hyperlink"/>
            <w:noProof/>
          </w:rPr>
          <w:t>1</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Introduction</w:t>
        </w:r>
        <w:r w:rsidR="00BC2CA0">
          <w:rPr>
            <w:noProof/>
            <w:webHidden/>
          </w:rPr>
          <w:tab/>
        </w:r>
        <w:r w:rsidR="00BC2CA0">
          <w:rPr>
            <w:noProof/>
            <w:webHidden/>
          </w:rPr>
          <w:fldChar w:fldCharType="begin"/>
        </w:r>
        <w:r w:rsidR="00BC2CA0">
          <w:rPr>
            <w:noProof/>
            <w:webHidden/>
          </w:rPr>
          <w:instrText xml:space="preserve"> PAGEREF _Toc363506470 \h </w:instrText>
        </w:r>
        <w:r w:rsidR="00BC2CA0">
          <w:rPr>
            <w:noProof/>
            <w:webHidden/>
          </w:rPr>
        </w:r>
        <w:r w:rsidR="00BC2CA0">
          <w:rPr>
            <w:noProof/>
            <w:webHidden/>
          </w:rPr>
          <w:fldChar w:fldCharType="separate"/>
        </w:r>
        <w:r w:rsidR="00BC2CA0">
          <w:rPr>
            <w:noProof/>
            <w:webHidden/>
          </w:rPr>
          <w:t>7</w:t>
        </w:r>
        <w:r w:rsidR="00BC2CA0">
          <w:rPr>
            <w:noProof/>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71" w:history="1">
        <w:r w:rsidR="00BC2CA0" w:rsidRPr="000C2C9D">
          <w:rPr>
            <w:rStyle w:val="Hyperlink"/>
          </w:rPr>
          <w:t>1.1</w:t>
        </w:r>
        <w:r w:rsidR="00BC2CA0">
          <w:rPr>
            <w:rFonts w:asciiTheme="minorHAnsi" w:eastAsiaTheme="minorEastAsia" w:hAnsiTheme="minorHAnsi" w:cstheme="minorBidi"/>
            <w:b w:val="0"/>
            <w:bCs w:val="0"/>
            <w:szCs w:val="22"/>
          </w:rPr>
          <w:tab/>
        </w:r>
        <w:r w:rsidR="00BC2CA0" w:rsidRPr="000C2C9D">
          <w:rPr>
            <w:rStyle w:val="Hyperlink"/>
          </w:rPr>
          <w:t>Motivation</w:t>
        </w:r>
        <w:r w:rsidR="00BC2CA0">
          <w:rPr>
            <w:webHidden/>
          </w:rPr>
          <w:tab/>
        </w:r>
        <w:r w:rsidR="00BC2CA0">
          <w:rPr>
            <w:webHidden/>
          </w:rPr>
          <w:fldChar w:fldCharType="begin"/>
        </w:r>
        <w:r w:rsidR="00BC2CA0">
          <w:rPr>
            <w:webHidden/>
          </w:rPr>
          <w:instrText xml:space="preserve"> PAGEREF _Toc363506471 \h </w:instrText>
        </w:r>
        <w:r w:rsidR="00BC2CA0">
          <w:rPr>
            <w:webHidden/>
          </w:rPr>
        </w:r>
        <w:r w:rsidR="00BC2CA0">
          <w:rPr>
            <w:webHidden/>
          </w:rPr>
          <w:fldChar w:fldCharType="separate"/>
        </w:r>
        <w:r w:rsidR="00BC2CA0">
          <w:rPr>
            <w:webHidden/>
          </w:rPr>
          <w:t>7</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72" w:history="1">
        <w:r w:rsidR="00BC2CA0" w:rsidRPr="000C2C9D">
          <w:rPr>
            <w:rStyle w:val="Hyperlink"/>
          </w:rPr>
          <w:t>1.2</w:t>
        </w:r>
        <w:r w:rsidR="00BC2CA0">
          <w:rPr>
            <w:rFonts w:asciiTheme="minorHAnsi" w:eastAsiaTheme="minorEastAsia" w:hAnsiTheme="minorHAnsi" w:cstheme="minorBidi"/>
            <w:b w:val="0"/>
            <w:bCs w:val="0"/>
            <w:szCs w:val="22"/>
          </w:rPr>
          <w:tab/>
        </w:r>
        <w:r w:rsidR="00BC2CA0" w:rsidRPr="000C2C9D">
          <w:rPr>
            <w:rStyle w:val="Hyperlink"/>
          </w:rPr>
          <w:t>Objectives</w:t>
        </w:r>
        <w:r w:rsidR="00BC2CA0">
          <w:rPr>
            <w:webHidden/>
          </w:rPr>
          <w:tab/>
        </w:r>
        <w:r w:rsidR="00BC2CA0">
          <w:rPr>
            <w:webHidden/>
          </w:rPr>
          <w:fldChar w:fldCharType="begin"/>
        </w:r>
        <w:r w:rsidR="00BC2CA0">
          <w:rPr>
            <w:webHidden/>
          </w:rPr>
          <w:instrText xml:space="preserve"> PAGEREF _Toc363506472 \h </w:instrText>
        </w:r>
        <w:r w:rsidR="00BC2CA0">
          <w:rPr>
            <w:webHidden/>
          </w:rPr>
        </w:r>
        <w:r w:rsidR="00BC2CA0">
          <w:rPr>
            <w:webHidden/>
          </w:rPr>
          <w:fldChar w:fldCharType="separate"/>
        </w:r>
        <w:r w:rsidR="00BC2CA0">
          <w:rPr>
            <w:webHidden/>
          </w:rPr>
          <w:t>8</w:t>
        </w:r>
        <w:r w:rsidR="00BC2CA0">
          <w:rPr>
            <w:webHidden/>
          </w:rPr>
          <w:fldChar w:fldCharType="end"/>
        </w:r>
      </w:hyperlink>
    </w:p>
    <w:p w:rsidR="00BC2CA0" w:rsidRDefault="003042F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73" w:history="1">
        <w:r w:rsidR="00BC2CA0" w:rsidRPr="000C2C9D">
          <w:rPr>
            <w:rStyle w:val="Hyperlink"/>
            <w:noProof/>
          </w:rPr>
          <w:t>2</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Literature Review</w:t>
        </w:r>
        <w:r w:rsidR="00BC2CA0">
          <w:rPr>
            <w:noProof/>
            <w:webHidden/>
          </w:rPr>
          <w:tab/>
        </w:r>
        <w:r w:rsidR="00BC2CA0">
          <w:rPr>
            <w:noProof/>
            <w:webHidden/>
          </w:rPr>
          <w:fldChar w:fldCharType="begin"/>
        </w:r>
        <w:r w:rsidR="00BC2CA0">
          <w:rPr>
            <w:noProof/>
            <w:webHidden/>
          </w:rPr>
          <w:instrText xml:space="preserve"> PAGEREF _Toc363506473 \h </w:instrText>
        </w:r>
        <w:r w:rsidR="00BC2CA0">
          <w:rPr>
            <w:noProof/>
            <w:webHidden/>
          </w:rPr>
        </w:r>
        <w:r w:rsidR="00BC2CA0">
          <w:rPr>
            <w:noProof/>
            <w:webHidden/>
          </w:rPr>
          <w:fldChar w:fldCharType="separate"/>
        </w:r>
        <w:r w:rsidR="00BC2CA0">
          <w:rPr>
            <w:noProof/>
            <w:webHidden/>
          </w:rPr>
          <w:t>9</w:t>
        </w:r>
        <w:r w:rsidR="00BC2CA0">
          <w:rPr>
            <w:noProof/>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74" w:history="1">
        <w:r w:rsidR="00BC2CA0" w:rsidRPr="000C2C9D">
          <w:rPr>
            <w:rStyle w:val="Hyperlink"/>
          </w:rPr>
          <w:t>2.1</w:t>
        </w:r>
        <w:r w:rsidR="00BC2CA0">
          <w:rPr>
            <w:rFonts w:asciiTheme="minorHAnsi" w:eastAsiaTheme="minorEastAsia" w:hAnsiTheme="minorHAnsi" w:cstheme="minorBidi"/>
            <w:b w:val="0"/>
            <w:bCs w:val="0"/>
            <w:szCs w:val="22"/>
          </w:rPr>
          <w:tab/>
        </w:r>
        <w:r w:rsidR="00BC2CA0" w:rsidRPr="000C2C9D">
          <w:rPr>
            <w:rStyle w:val="Hyperlink"/>
          </w:rPr>
          <w:t>Game Engines</w:t>
        </w:r>
        <w:r w:rsidR="00BC2CA0">
          <w:rPr>
            <w:webHidden/>
          </w:rPr>
          <w:tab/>
        </w:r>
        <w:r w:rsidR="00BC2CA0">
          <w:rPr>
            <w:webHidden/>
          </w:rPr>
          <w:fldChar w:fldCharType="begin"/>
        </w:r>
        <w:r w:rsidR="00BC2CA0">
          <w:rPr>
            <w:webHidden/>
          </w:rPr>
          <w:instrText xml:space="preserve"> PAGEREF _Toc363506474 \h </w:instrText>
        </w:r>
        <w:r w:rsidR="00BC2CA0">
          <w:rPr>
            <w:webHidden/>
          </w:rPr>
        </w:r>
        <w:r w:rsidR="00BC2CA0">
          <w:rPr>
            <w:webHidden/>
          </w:rPr>
          <w:fldChar w:fldCharType="separate"/>
        </w:r>
        <w:r w:rsidR="00BC2CA0">
          <w:rPr>
            <w:webHidden/>
          </w:rPr>
          <w:t>9</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75" w:history="1">
        <w:r w:rsidR="00BC2CA0" w:rsidRPr="000C2C9D">
          <w:rPr>
            <w:rStyle w:val="Hyperlink"/>
          </w:rPr>
          <w:t>2.2</w:t>
        </w:r>
        <w:r w:rsidR="00BC2CA0">
          <w:rPr>
            <w:rFonts w:asciiTheme="minorHAnsi" w:eastAsiaTheme="minorEastAsia" w:hAnsiTheme="minorHAnsi" w:cstheme="minorBidi"/>
            <w:b w:val="0"/>
            <w:bCs w:val="0"/>
            <w:szCs w:val="22"/>
          </w:rPr>
          <w:tab/>
        </w:r>
        <w:r w:rsidR="00BC2CA0" w:rsidRPr="000C2C9D">
          <w:rPr>
            <w:rStyle w:val="Hyperlink"/>
          </w:rPr>
          <w:t>Current Game Standards</w:t>
        </w:r>
        <w:r w:rsidR="00BC2CA0">
          <w:rPr>
            <w:webHidden/>
          </w:rPr>
          <w:tab/>
        </w:r>
        <w:r w:rsidR="00BC2CA0">
          <w:rPr>
            <w:webHidden/>
          </w:rPr>
          <w:fldChar w:fldCharType="begin"/>
        </w:r>
        <w:r w:rsidR="00BC2CA0">
          <w:rPr>
            <w:webHidden/>
          </w:rPr>
          <w:instrText xml:space="preserve"> PAGEREF _Toc363506475 \h </w:instrText>
        </w:r>
        <w:r w:rsidR="00BC2CA0">
          <w:rPr>
            <w:webHidden/>
          </w:rPr>
        </w:r>
        <w:r w:rsidR="00BC2CA0">
          <w:rPr>
            <w:webHidden/>
          </w:rPr>
          <w:fldChar w:fldCharType="separate"/>
        </w:r>
        <w:r w:rsidR="00BC2CA0">
          <w:rPr>
            <w:webHidden/>
          </w:rPr>
          <w:t>12</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76" w:history="1">
        <w:r w:rsidR="00BC2CA0" w:rsidRPr="000C2C9D">
          <w:rPr>
            <w:rStyle w:val="Hyperlink"/>
          </w:rPr>
          <w:t>2.3</w:t>
        </w:r>
        <w:r w:rsidR="00BC2CA0">
          <w:rPr>
            <w:rFonts w:asciiTheme="minorHAnsi" w:eastAsiaTheme="minorEastAsia" w:hAnsiTheme="minorHAnsi" w:cstheme="minorBidi"/>
            <w:b w:val="0"/>
            <w:bCs w:val="0"/>
            <w:szCs w:val="22"/>
          </w:rPr>
          <w:tab/>
        </w:r>
        <w:r w:rsidR="00BC2CA0" w:rsidRPr="000C2C9D">
          <w:rPr>
            <w:rStyle w:val="Hyperlink"/>
          </w:rPr>
          <w:t>Evolutionary Games</w:t>
        </w:r>
        <w:r w:rsidR="00BC2CA0">
          <w:rPr>
            <w:webHidden/>
          </w:rPr>
          <w:tab/>
        </w:r>
        <w:r w:rsidR="00BC2CA0">
          <w:rPr>
            <w:webHidden/>
          </w:rPr>
          <w:fldChar w:fldCharType="begin"/>
        </w:r>
        <w:r w:rsidR="00BC2CA0">
          <w:rPr>
            <w:webHidden/>
          </w:rPr>
          <w:instrText xml:space="preserve"> PAGEREF _Toc363506476 \h </w:instrText>
        </w:r>
        <w:r w:rsidR="00BC2CA0">
          <w:rPr>
            <w:webHidden/>
          </w:rPr>
        </w:r>
        <w:r w:rsidR="00BC2CA0">
          <w:rPr>
            <w:webHidden/>
          </w:rPr>
          <w:fldChar w:fldCharType="separate"/>
        </w:r>
        <w:r w:rsidR="00BC2CA0">
          <w:rPr>
            <w:webHidden/>
          </w:rPr>
          <w:t>14</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77" w:history="1">
        <w:r w:rsidR="00BC2CA0" w:rsidRPr="000C2C9D">
          <w:rPr>
            <w:rStyle w:val="Hyperlink"/>
          </w:rPr>
          <w:t>2.4</w:t>
        </w:r>
        <w:r w:rsidR="00BC2CA0">
          <w:rPr>
            <w:rFonts w:asciiTheme="minorHAnsi" w:eastAsiaTheme="minorEastAsia" w:hAnsiTheme="minorHAnsi" w:cstheme="minorBidi"/>
            <w:b w:val="0"/>
            <w:bCs w:val="0"/>
            <w:szCs w:val="22"/>
          </w:rPr>
          <w:tab/>
        </w:r>
        <w:r w:rsidR="00BC2CA0" w:rsidRPr="000C2C9D">
          <w:rPr>
            <w:rStyle w:val="Hyperlink"/>
          </w:rPr>
          <w:t>Neural Networks</w:t>
        </w:r>
        <w:r w:rsidR="00BC2CA0">
          <w:rPr>
            <w:webHidden/>
          </w:rPr>
          <w:tab/>
        </w:r>
        <w:r w:rsidR="00BC2CA0">
          <w:rPr>
            <w:webHidden/>
          </w:rPr>
          <w:fldChar w:fldCharType="begin"/>
        </w:r>
        <w:r w:rsidR="00BC2CA0">
          <w:rPr>
            <w:webHidden/>
          </w:rPr>
          <w:instrText xml:space="preserve"> PAGEREF _Toc363506477 \h </w:instrText>
        </w:r>
        <w:r w:rsidR="00BC2CA0">
          <w:rPr>
            <w:webHidden/>
          </w:rPr>
        </w:r>
        <w:r w:rsidR="00BC2CA0">
          <w:rPr>
            <w:webHidden/>
          </w:rPr>
          <w:fldChar w:fldCharType="separate"/>
        </w:r>
        <w:r w:rsidR="00BC2CA0">
          <w:rPr>
            <w:webHidden/>
          </w:rPr>
          <w:t>17</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78" w:history="1">
        <w:r w:rsidR="00BC2CA0" w:rsidRPr="000C2C9D">
          <w:rPr>
            <w:rStyle w:val="Hyperlink"/>
          </w:rPr>
          <w:t>2.5</w:t>
        </w:r>
        <w:r w:rsidR="00BC2CA0">
          <w:rPr>
            <w:rFonts w:asciiTheme="minorHAnsi" w:eastAsiaTheme="minorEastAsia" w:hAnsiTheme="minorHAnsi" w:cstheme="minorBidi"/>
            <w:b w:val="0"/>
            <w:bCs w:val="0"/>
            <w:szCs w:val="22"/>
          </w:rPr>
          <w:tab/>
        </w:r>
        <w:r w:rsidR="00BC2CA0" w:rsidRPr="000C2C9D">
          <w:rPr>
            <w:rStyle w:val="Hyperlink"/>
          </w:rPr>
          <w:t>Interfacing In-between Games</w:t>
        </w:r>
        <w:r w:rsidR="00BC2CA0">
          <w:rPr>
            <w:webHidden/>
          </w:rPr>
          <w:tab/>
        </w:r>
        <w:r w:rsidR="00BC2CA0">
          <w:rPr>
            <w:webHidden/>
          </w:rPr>
          <w:fldChar w:fldCharType="begin"/>
        </w:r>
        <w:r w:rsidR="00BC2CA0">
          <w:rPr>
            <w:webHidden/>
          </w:rPr>
          <w:instrText xml:space="preserve"> PAGEREF _Toc363506478 \h </w:instrText>
        </w:r>
        <w:r w:rsidR="00BC2CA0">
          <w:rPr>
            <w:webHidden/>
          </w:rPr>
        </w:r>
        <w:r w:rsidR="00BC2CA0">
          <w:rPr>
            <w:webHidden/>
          </w:rPr>
          <w:fldChar w:fldCharType="separate"/>
        </w:r>
        <w:r w:rsidR="00BC2CA0">
          <w:rPr>
            <w:webHidden/>
          </w:rPr>
          <w:t>20</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79" w:history="1">
        <w:r w:rsidR="00BC2CA0" w:rsidRPr="000C2C9D">
          <w:rPr>
            <w:rStyle w:val="Hyperlink"/>
          </w:rPr>
          <w:t>2.6</w:t>
        </w:r>
        <w:r w:rsidR="00BC2CA0">
          <w:rPr>
            <w:rFonts w:asciiTheme="minorHAnsi" w:eastAsiaTheme="minorEastAsia" w:hAnsiTheme="minorHAnsi" w:cstheme="minorBidi"/>
            <w:b w:val="0"/>
            <w:bCs w:val="0"/>
            <w:szCs w:val="22"/>
          </w:rPr>
          <w:tab/>
        </w:r>
        <w:r w:rsidR="00BC2CA0" w:rsidRPr="000C2C9D">
          <w:rPr>
            <w:rStyle w:val="Hyperlink"/>
          </w:rPr>
          <w:t>Mono</w:t>
        </w:r>
        <w:r w:rsidR="00BC2CA0">
          <w:rPr>
            <w:webHidden/>
          </w:rPr>
          <w:tab/>
        </w:r>
        <w:r w:rsidR="00BC2CA0">
          <w:rPr>
            <w:webHidden/>
          </w:rPr>
          <w:fldChar w:fldCharType="begin"/>
        </w:r>
        <w:r w:rsidR="00BC2CA0">
          <w:rPr>
            <w:webHidden/>
          </w:rPr>
          <w:instrText xml:space="preserve"> PAGEREF _Toc363506479 \h </w:instrText>
        </w:r>
        <w:r w:rsidR="00BC2CA0">
          <w:rPr>
            <w:webHidden/>
          </w:rPr>
        </w:r>
        <w:r w:rsidR="00BC2CA0">
          <w:rPr>
            <w:webHidden/>
          </w:rPr>
          <w:fldChar w:fldCharType="separate"/>
        </w:r>
        <w:r w:rsidR="00BC2CA0">
          <w:rPr>
            <w:webHidden/>
          </w:rPr>
          <w:t>21</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80" w:history="1">
        <w:r w:rsidR="00BC2CA0" w:rsidRPr="000C2C9D">
          <w:rPr>
            <w:rStyle w:val="Hyperlink"/>
          </w:rPr>
          <w:t>2.7</w:t>
        </w:r>
        <w:r w:rsidR="00BC2CA0">
          <w:rPr>
            <w:rFonts w:asciiTheme="minorHAnsi" w:eastAsiaTheme="minorEastAsia" w:hAnsiTheme="minorHAnsi" w:cstheme="minorBidi"/>
            <w:b w:val="0"/>
            <w:bCs w:val="0"/>
            <w:szCs w:val="22"/>
          </w:rPr>
          <w:tab/>
        </w:r>
        <w:r w:rsidR="00BC2CA0" w:rsidRPr="000C2C9D">
          <w:rPr>
            <w:rStyle w:val="Hyperlink"/>
          </w:rPr>
          <w:t>Literature Review Conclusion</w:t>
        </w:r>
        <w:r w:rsidR="00BC2CA0">
          <w:rPr>
            <w:webHidden/>
          </w:rPr>
          <w:tab/>
        </w:r>
        <w:r w:rsidR="00BC2CA0">
          <w:rPr>
            <w:webHidden/>
          </w:rPr>
          <w:fldChar w:fldCharType="begin"/>
        </w:r>
        <w:r w:rsidR="00BC2CA0">
          <w:rPr>
            <w:webHidden/>
          </w:rPr>
          <w:instrText xml:space="preserve"> PAGEREF _Toc363506480 \h </w:instrText>
        </w:r>
        <w:r w:rsidR="00BC2CA0">
          <w:rPr>
            <w:webHidden/>
          </w:rPr>
        </w:r>
        <w:r w:rsidR="00BC2CA0">
          <w:rPr>
            <w:webHidden/>
          </w:rPr>
          <w:fldChar w:fldCharType="separate"/>
        </w:r>
        <w:r w:rsidR="00BC2CA0">
          <w:rPr>
            <w:webHidden/>
          </w:rPr>
          <w:t>22</w:t>
        </w:r>
        <w:r w:rsidR="00BC2CA0">
          <w:rPr>
            <w:webHidden/>
          </w:rPr>
          <w:fldChar w:fldCharType="end"/>
        </w:r>
      </w:hyperlink>
    </w:p>
    <w:p w:rsidR="00BC2CA0" w:rsidRDefault="003042F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1" w:history="1">
        <w:r w:rsidR="00BC2CA0" w:rsidRPr="000C2C9D">
          <w:rPr>
            <w:rStyle w:val="Hyperlink"/>
            <w:noProof/>
          </w:rPr>
          <w:t>3</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Methodology</w:t>
        </w:r>
        <w:r w:rsidR="00BC2CA0">
          <w:rPr>
            <w:noProof/>
            <w:webHidden/>
          </w:rPr>
          <w:tab/>
        </w:r>
        <w:r w:rsidR="00BC2CA0">
          <w:rPr>
            <w:noProof/>
            <w:webHidden/>
          </w:rPr>
          <w:fldChar w:fldCharType="begin"/>
        </w:r>
        <w:r w:rsidR="00BC2CA0">
          <w:rPr>
            <w:noProof/>
            <w:webHidden/>
          </w:rPr>
          <w:instrText xml:space="preserve"> PAGEREF _Toc363506481 \h </w:instrText>
        </w:r>
        <w:r w:rsidR="00BC2CA0">
          <w:rPr>
            <w:noProof/>
            <w:webHidden/>
          </w:rPr>
        </w:r>
        <w:r w:rsidR="00BC2CA0">
          <w:rPr>
            <w:noProof/>
            <w:webHidden/>
          </w:rPr>
          <w:fldChar w:fldCharType="separate"/>
        </w:r>
        <w:r w:rsidR="00BC2CA0">
          <w:rPr>
            <w:noProof/>
            <w:webHidden/>
          </w:rPr>
          <w:t>23</w:t>
        </w:r>
        <w:r w:rsidR="00BC2CA0">
          <w:rPr>
            <w:noProof/>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82" w:history="1">
        <w:r w:rsidR="00BC2CA0" w:rsidRPr="000C2C9D">
          <w:rPr>
            <w:rStyle w:val="Hyperlink"/>
          </w:rPr>
          <w:t>3.1</w:t>
        </w:r>
        <w:r w:rsidR="00BC2CA0">
          <w:rPr>
            <w:rFonts w:asciiTheme="minorHAnsi" w:eastAsiaTheme="minorEastAsia" w:hAnsiTheme="minorHAnsi" w:cstheme="minorBidi"/>
            <w:b w:val="0"/>
            <w:bCs w:val="0"/>
            <w:szCs w:val="22"/>
          </w:rPr>
          <w:tab/>
        </w:r>
        <w:r w:rsidR="00BC2CA0" w:rsidRPr="000C2C9D">
          <w:rPr>
            <w:rStyle w:val="Hyperlink"/>
          </w:rPr>
          <w:t>Overview of the system</w:t>
        </w:r>
        <w:r w:rsidR="00BC2CA0">
          <w:rPr>
            <w:webHidden/>
          </w:rPr>
          <w:tab/>
        </w:r>
        <w:r w:rsidR="00BC2CA0">
          <w:rPr>
            <w:webHidden/>
          </w:rPr>
          <w:fldChar w:fldCharType="begin"/>
        </w:r>
        <w:r w:rsidR="00BC2CA0">
          <w:rPr>
            <w:webHidden/>
          </w:rPr>
          <w:instrText xml:space="preserve"> PAGEREF _Toc363506482 \h </w:instrText>
        </w:r>
        <w:r w:rsidR="00BC2CA0">
          <w:rPr>
            <w:webHidden/>
          </w:rPr>
        </w:r>
        <w:r w:rsidR="00BC2CA0">
          <w:rPr>
            <w:webHidden/>
          </w:rPr>
          <w:fldChar w:fldCharType="separate"/>
        </w:r>
        <w:r w:rsidR="00BC2CA0">
          <w:rPr>
            <w:webHidden/>
          </w:rPr>
          <w:t>23</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83" w:history="1">
        <w:r w:rsidR="00BC2CA0" w:rsidRPr="000C2C9D">
          <w:rPr>
            <w:rStyle w:val="Hyperlink"/>
          </w:rPr>
          <w:t>Prototype Method</w:t>
        </w:r>
        <w:r w:rsidR="00BC2CA0">
          <w:rPr>
            <w:webHidden/>
          </w:rPr>
          <w:tab/>
        </w:r>
        <w:r w:rsidR="00BC2CA0">
          <w:rPr>
            <w:webHidden/>
          </w:rPr>
          <w:fldChar w:fldCharType="begin"/>
        </w:r>
        <w:r w:rsidR="00BC2CA0">
          <w:rPr>
            <w:webHidden/>
          </w:rPr>
          <w:instrText xml:space="preserve"> PAGEREF _Toc363506483 \h </w:instrText>
        </w:r>
        <w:r w:rsidR="00BC2CA0">
          <w:rPr>
            <w:webHidden/>
          </w:rPr>
        </w:r>
        <w:r w:rsidR="00BC2CA0">
          <w:rPr>
            <w:webHidden/>
          </w:rPr>
          <w:fldChar w:fldCharType="separate"/>
        </w:r>
        <w:r w:rsidR="00BC2CA0">
          <w:rPr>
            <w:webHidden/>
          </w:rPr>
          <w:t>23</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84" w:history="1">
        <w:r w:rsidR="00BC2CA0" w:rsidRPr="000C2C9D">
          <w:rPr>
            <w:rStyle w:val="Hyperlink"/>
          </w:rPr>
          <w:t>3.2</w:t>
        </w:r>
        <w:r w:rsidR="00BC2CA0">
          <w:rPr>
            <w:rFonts w:asciiTheme="minorHAnsi" w:eastAsiaTheme="minorEastAsia" w:hAnsiTheme="minorHAnsi" w:cstheme="minorBidi"/>
            <w:b w:val="0"/>
            <w:bCs w:val="0"/>
            <w:szCs w:val="22"/>
          </w:rPr>
          <w:tab/>
        </w:r>
        <w:r w:rsidR="00BC2CA0" w:rsidRPr="000C2C9D">
          <w:rPr>
            <w:rStyle w:val="Hyperlink"/>
          </w:rPr>
          <w:t>Tutorial</w:t>
        </w:r>
        <w:r w:rsidR="00BC2CA0">
          <w:rPr>
            <w:webHidden/>
          </w:rPr>
          <w:tab/>
        </w:r>
        <w:r w:rsidR="00BC2CA0">
          <w:rPr>
            <w:webHidden/>
          </w:rPr>
          <w:fldChar w:fldCharType="begin"/>
        </w:r>
        <w:r w:rsidR="00BC2CA0">
          <w:rPr>
            <w:webHidden/>
          </w:rPr>
          <w:instrText xml:space="preserve"> PAGEREF _Toc363506484 \h </w:instrText>
        </w:r>
        <w:r w:rsidR="00BC2CA0">
          <w:rPr>
            <w:webHidden/>
          </w:rPr>
        </w:r>
        <w:r w:rsidR="00BC2CA0">
          <w:rPr>
            <w:webHidden/>
          </w:rPr>
          <w:fldChar w:fldCharType="separate"/>
        </w:r>
        <w:r w:rsidR="00BC2CA0">
          <w:rPr>
            <w:webHidden/>
          </w:rPr>
          <w:t>40</w:t>
        </w:r>
        <w:r w:rsidR="00BC2CA0">
          <w:rPr>
            <w:webHidden/>
          </w:rPr>
          <w:fldChar w:fldCharType="end"/>
        </w:r>
      </w:hyperlink>
    </w:p>
    <w:p w:rsidR="00BC2CA0" w:rsidRDefault="003042F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5" w:history="1">
        <w:r w:rsidR="00BC2CA0" w:rsidRPr="000C2C9D">
          <w:rPr>
            <w:rStyle w:val="Hyperlink"/>
            <w:noProof/>
          </w:rPr>
          <w:t>4</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Discussion</w:t>
        </w:r>
        <w:r w:rsidR="00BC2CA0">
          <w:rPr>
            <w:noProof/>
            <w:webHidden/>
          </w:rPr>
          <w:tab/>
        </w:r>
        <w:r w:rsidR="00BC2CA0">
          <w:rPr>
            <w:noProof/>
            <w:webHidden/>
          </w:rPr>
          <w:fldChar w:fldCharType="begin"/>
        </w:r>
        <w:r w:rsidR="00BC2CA0">
          <w:rPr>
            <w:noProof/>
            <w:webHidden/>
          </w:rPr>
          <w:instrText xml:space="preserve"> PAGEREF _Toc363506485 \h </w:instrText>
        </w:r>
        <w:r w:rsidR="00BC2CA0">
          <w:rPr>
            <w:noProof/>
            <w:webHidden/>
          </w:rPr>
        </w:r>
        <w:r w:rsidR="00BC2CA0">
          <w:rPr>
            <w:noProof/>
            <w:webHidden/>
          </w:rPr>
          <w:fldChar w:fldCharType="separate"/>
        </w:r>
        <w:r w:rsidR="00BC2CA0">
          <w:rPr>
            <w:noProof/>
            <w:webHidden/>
          </w:rPr>
          <w:t>41</w:t>
        </w:r>
        <w:r w:rsidR="00BC2CA0">
          <w:rPr>
            <w:noProof/>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86" w:history="1">
        <w:r w:rsidR="00BC2CA0" w:rsidRPr="000C2C9D">
          <w:rPr>
            <w:rStyle w:val="Hyperlink"/>
          </w:rPr>
          <w:t>4.1</w:t>
        </w:r>
        <w:r w:rsidR="00BC2CA0">
          <w:rPr>
            <w:rFonts w:asciiTheme="minorHAnsi" w:eastAsiaTheme="minorEastAsia" w:hAnsiTheme="minorHAnsi" w:cstheme="minorBidi"/>
            <w:b w:val="0"/>
            <w:bCs w:val="0"/>
            <w:szCs w:val="22"/>
          </w:rPr>
          <w:tab/>
        </w:r>
        <w:r w:rsidR="00BC2CA0" w:rsidRPr="000C2C9D">
          <w:rPr>
            <w:rStyle w:val="Hyperlink"/>
          </w:rPr>
          <w:t>Differences</w:t>
        </w:r>
        <w:r w:rsidR="00BC2CA0">
          <w:rPr>
            <w:webHidden/>
          </w:rPr>
          <w:tab/>
        </w:r>
        <w:r w:rsidR="00BC2CA0">
          <w:rPr>
            <w:webHidden/>
          </w:rPr>
          <w:fldChar w:fldCharType="begin"/>
        </w:r>
        <w:r w:rsidR="00BC2CA0">
          <w:rPr>
            <w:webHidden/>
          </w:rPr>
          <w:instrText xml:space="preserve"> PAGEREF _Toc363506486 \h </w:instrText>
        </w:r>
        <w:r w:rsidR="00BC2CA0">
          <w:rPr>
            <w:webHidden/>
          </w:rPr>
        </w:r>
        <w:r w:rsidR="00BC2CA0">
          <w:rPr>
            <w:webHidden/>
          </w:rPr>
          <w:fldChar w:fldCharType="separate"/>
        </w:r>
        <w:r w:rsidR="00BC2CA0">
          <w:rPr>
            <w:webHidden/>
          </w:rPr>
          <w:t>41</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87" w:history="1">
        <w:r w:rsidR="00BC2CA0" w:rsidRPr="000C2C9D">
          <w:rPr>
            <w:rStyle w:val="Hyperlink"/>
          </w:rPr>
          <w:t>4.2</w:t>
        </w:r>
        <w:r w:rsidR="00BC2CA0">
          <w:rPr>
            <w:rFonts w:asciiTheme="minorHAnsi" w:eastAsiaTheme="minorEastAsia" w:hAnsiTheme="minorHAnsi" w:cstheme="minorBidi"/>
            <w:b w:val="0"/>
            <w:bCs w:val="0"/>
            <w:szCs w:val="22"/>
          </w:rPr>
          <w:tab/>
        </w:r>
        <w:r w:rsidR="00BC2CA0" w:rsidRPr="000C2C9D">
          <w:rPr>
            <w:rStyle w:val="Hyperlink"/>
          </w:rPr>
          <w:t>Evaluation of Genericness</w:t>
        </w:r>
        <w:r w:rsidR="00BC2CA0">
          <w:rPr>
            <w:webHidden/>
          </w:rPr>
          <w:tab/>
        </w:r>
        <w:r w:rsidR="00BC2CA0">
          <w:rPr>
            <w:webHidden/>
          </w:rPr>
          <w:fldChar w:fldCharType="begin"/>
        </w:r>
        <w:r w:rsidR="00BC2CA0">
          <w:rPr>
            <w:webHidden/>
          </w:rPr>
          <w:instrText xml:space="preserve"> PAGEREF _Toc363506487 \h </w:instrText>
        </w:r>
        <w:r w:rsidR="00BC2CA0">
          <w:rPr>
            <w:webHidden/>
          </w:rPr>
        </w:r>
        <w:r w:rsidR="00BC2CA0">
          <w:rPr>
            <w:webHidden/>
          </w:rPr>
          <w:fldChar w:fldCharType="separate"/>
        </w:r>
        <w:r w:rsidR="00BC2CA0">
          <w:rPr>
            <w:webHidden/>
          </w:rPr>
          <w:t>42</w:t>
        </w:r>
        <w:r w:rsidR="00BC2CA0">
          <w:rPr>
            <w:webHidden/>
          </w:rPr>
          <w:fldChar w:fldCharType="end"/>
        </w:r>
      </w:hyperlink>
    </w:p>
    <w:p w:rsidR="00BC2CA0" w:rsidRDefault="003042F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8" w:history="1">
        <w:r w:rsidR="00BC2CA0" w:rsidRPr="000C2C9D">
          <w:rPr>
            <w:rStyle w:val="Hyperlink"/>
            <w:noProof/>
          </w:rPr>
          <w:t>5</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Conclusion</w:t>
        </w:r>
        <w:r w:rsidR="00BC2CA0">
          <w:rPr>
            <w:noProof/>
            <w:webHidden/>
          </w:rPr>
          <w:tab/>
        </w:r>
        <w:r w:rsidR="00BC2CA0">
          <w:rPr>
            <w:noProof/>
            <w:webHidden/>
          </w:rPr>
          <w:fldChar w:fldCharType="begin"/>
        </w:r>
        <w:r w:rsidR="00BC2CA0">
          <w:rPr>
            <w:noProof/>
            <w:webHidden/>
          </w:rPr>
          <w:instrText xml:space="preserve"> PAGEREF _Toc363506488 \h </w:instrText>
        </w:r>
        <w:r w:rsidR="00BC2CA0">
          <w:rPr>
            <w:noProof/>
            <w:webHidden/>
          </w:rPr>
        </w:r>
        <w:r w:rsidR="00BC2CA0">
          <w:rPr>
            <w:noProof/>
            <w:webHidden/>
          </w:rPr>
          <w:fldChar w:fldCharType="separate"/>
        </w:r>
        <w:r w:rsidR="00BC2CA0">
          <w:rPr>
            <w:noProof/>
            <w:webHidden/>
          </w:rPr>
          <w:t>43</w:t>
        </w:r>
        <w:r w:rsidR="00BC2CA0">
          <w:rPr>
            <w:noProof/>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89" w:history="1">
        <w:r w:rsidR="00BC2CA0" w:rsidRPr="000C2C9D">
          <w:rPr>
            <w:rStyle w:val="Hyperlink"/>
          </w:rPr>
          <w:t>5.1</w:t>
        </w:r>
        <w:r w:rsidR="00BC2CA0">
          <w:rPr>
            <w:rFonts w:asciiTheme="minorHAnsi" w:eastAsiaTheme="minorEastAsia" w:hAnsiTheme="minorHAnsi" w:cstheme="minorBidi"/>
            <w:b w:val="0"/>
            <w:bCs w:val="0"/>
            <w:szCs w:val="22"/>
          </w:rPr>
          <w:tab/>
        </w:r>
        <w:r w:rsidR="00BC2CA0" w:rsidRPr="000C2C9D">
          <w:rPr>
            <w:rStyle w:val="Hyperlink"/>
          </w:rPr>
          <w:t>Overview</w:t>
        </w:r>
        <w:r w:rsidR="00BC2CA0">
          <w:rPr>
            <w:webHidden/>
          </w:rPr>
          <w:tab/>
        </w:r>
        <w:r w:rsidR="00BC2CA0">
          <w:rPr>
            <w:webHidden/>
          </w:rPr>
          <w:fldChar w:fldCharType="begin"/>
        </w:r>
        <w:r w:rsidR="00BC2CA0">
          <w:rPr>
            <w:webHidden/>
          </w:rPr>
          <w:instrText xml:space="preserve"> PAGEREF _Toc363506489 \h </w:instrText>
        </w:r>
        <w:r w:rsidR="00BC2CA0">
          <w:rPr>
            <w:webHidden/>
          </w:rPr>
        </w:r>
        <w:r w:rsidR="00BC2CA0">
          <w:rPr>
            <w:webHidden/>
          </w:rPr>
          <w:fldChar w:fldCharType="separate"/>
        </w:r>
        <w:r w:rsidR="00BC2CA0">
          <w:rPr>
            <w:webHidden/>
          </w:rPr>
          <w:t>43</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90" w:history="1">
        <w:r w:rsidR="00BC2CA0" w:rsidRPr="000C2C9D">
          <w:rPr>
            <w:rStyle w:val="Hyperlink"/>
          </w:rPr>
          <w:t>5.2</w:t>
        </w:r>
        <w:r w:rsidR="00BC2CA0">
          <w:rPr>
            <w:rFonts w:asciiTheme="minorHAnsi" w:eastAsiaTheme="minorEastAsia" w:hAnsiTheme="minorHAnsi" w:cstheme="minorBidi"/>
            <w:b w:val="0"/>
            <w:bCs w:val="0"/>
            <w:szCs w:val="22"/>
          </w:rPr>
          <w:tab/>
        </w:r>
        <w:r w:rsidR="00BC2CA0" w:rsidRPr="000C2C9D">
          <w:rPr>
            <w:rStyle w:val="Hyperlink"/>
          </w:rPr>
          <w:t>Future work</w:t>
        </w:r>
        <w:r w:rsidR="00BC2CA0">
          <w:rPr>
            <w:webHidden/>
          </w:rPr>
          <w:tab/>
        </w:r>
        <w:r w:rsidR="00BC2CA0">
          <w:rPr>
            <w:webHidden/>
          </w:rPr>
          <w:fldChar w:fldCharType="begin"/>
        </w:r>
        <w:r w:rsidR="00BC2CA0">
          <w:rPr>
            <w:webHidden/>
          </w:rPr>
          <w:instrText xml:space="preserve"> PAGEREF _Toc363506490 \h </w:instrText>
        </w:r>
        <w:r w:rsidR="00BC2CA0">
          <w:rPr>
            <w:webHidden/>
          </w:rPr>
        </w:r>
        <w:r w:rsidR="00BC2CA0">
          <w:rPr>
            <w:webHidden/>
          </w:rPr>
          <w:fldChar w:fldCharType="separate"/>
        </w:r>
        <w:r w:rsidR="00BC2CA0">
          <w:rPr>
            <w:webHidden/>
          </w:rPr>
          <w:t>43</w:t>
        </w:r>
        <w:r w:rsidR="00BC2CA0">
          <w:rPr>
            <w:webHidden/>
          </w:rPr>
          <w:fldChar w:fldCharType="end"/>
        </w:r>
      </w:hyperlink>
    </w:p>
    <w:p w:rsidR="00BC2CA0" w:rsidRDefault="003042F9">
      <w:pPr>
        <w:pStyle w:val="TOC2"/>
        <w:rPr>
          <w:rFonts w:asciiTheme="minorHAnsi" w:eastAsiaTheme="minorEastAsia" w:hAnsiTheme="minorHAnsi" w:cstheme="minorBidi"/>
          <w:b w:val="0"/>
          <w:bCs w:val="0"/>
          <w:szCs w:val="22"/>
        </w:rPr>
      </w:pPr>
      <w:hyperlink w:anchor="_Toc363506491" w:history="1">
        <w:r w:rsidR="00BC2CA0" w:rsidRPr="000C2C9D">
          <w:rPr>
            <w:rStyle w:val="Hyperlink"/>
          </w:rPr>
          <w:t>5.3</w:t>
        </w:r>
        <w:r w:rsidR="00BC2CA0">
          <w:rPr>
            <w:rFonts w:asciiTheme="minorHAnsi" w:eastAsiaTheme="minorEastAsia" w:hAnsiTheme="minorHAnsi" w:cstheme="minorBidi"/>
            <w:b w:val="0"/>
            <w:bCs w:val="0"/>
            <w:szCs w:val="22"/>
          </w:rPr>
          <w:tab/>
        </w:r>
        <w:r w:rsidR="00BC2CA0" w:rsidRPr="000C2C9D">
          <w:rPr>
            <w:rStyle w:val="Hyperlink"/>
          </w:rPr>
          <w:t>Critical Analysis</w:t>
        </w:r>
        <w:r w:rsidR="00BC2CA0">
          <w:rPr>
            <w:webHidden/>
          </w:rPr>
          <w:tab/>
        </w:r>
        <w:r w:rsidR="00BC2CA0">
          <w:rPr>
            <w:webHidden/>
          </w:rPr>
          <w:fldChar w:fldCharType="begin"/>
        </w:r>
        <w:r w:rsidR="00BC2CA0">
          <w:rPr>
            <w:webHidden/>
          </w:rPr>
          <w:instrText xml:space="preserve"> PAGEREF _Toc363506491 \h </w:instrText>
        </w:r>
        <w:r w:rsidR="00BC2CA0">
          <w:rPr>
            <w:webHidden/>
          </w:rPr>
        </w:r>
        <w:r w:rsidR="00BC2CA0">
          <w:rPr>
            <w:webHidden/>
          </w:rPr>
          <w:fldChar w:fldCharType="separate"/>
        </w:r>
        <w:r w:rsidR="00BC2CA0">
          <w:rPr>
            <w:webHidden/>
          </w:rPr>
          <w:t>45</w:t>
        </w:r>
        <w:r w:rsidR="00BC2CA0">
          <w:rPr>
            <w:webHidden/>
          </w:rPr>
          <w:fldChar w:fldCharType="end"/>
        </w:r>
      </w:hyperlink>
    </w:p>
    <w:p w:rsidR="00BC2CA0" w:rsidRDefault="003042F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92" w:history="1">
        <w:r w:rsidR="00BC2CA0" w:rsidRPr="000C2C9D">
          <w:rPr>
            <w:rStyle w:val="Hyperlink"/>
            <w:noProof/>
          </w:rPr>
          <w:t>6</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Biblography</w:t>
        </w:r>
        <w:r w:rsidR="00BC2CA0">
          <w:rPr>
            <w:noProof/>
            <w:webHidden/>
          </w:rPr>
          <w:tab/>
        </w:r>
        <w:r w:rsidR="00BC2CA0">
          <w:rPr>
            <w:noProof/>
            <w:webHidden/>
          </w:rPr>
          <w:fldChar w:fldCharType="begin"/>
        </w:r>
        <w:r w:rsidR="00BC2CA0">
          <w:rPr>
            <w:noProof/>
            <w:webHidden/>
          </w:rPr>
          <w:instrText xml:space="preserve"> PAGEREF _Toc363506492 \h </w:instrText>
        </w:r>
        <w:r w:rsidR="00BC2CA0">
          <w:rPr>
            <w:noProof/>
            <w:webHidden/>
          </w:rPr>
        </w:r>
        <w:r w:rsidR="00BC2CA0">
          <w:rPr>
            <w:noProof/>
            <w:webHidden/>
          </w:rPr>
          <w:fldChar w:fldCharType="separate"/>
        </w:r>
        <w:r w:rsidR="00BC2CA0">
          <w:rPr>
            <w:noProof/>
            <w:webHidden/>
          </w:rPr>
          <w:t>46</w:t>
        </w:r>
        <w:r w:rsidR="00BC2CA0">
          <w:rPr>
            <w:noProof/>
            <w:webHidden/>
          </w:rPr>
          <w:fldChar w:fldCharType="end"/>
        </w:r>
      </w:hyperlink>
    </w:p>
    <w:p w:rsidR="00BC2CA0" w:rsidRDefault="003042F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93" w:history="1">
        <w:r w:rsidR="00BC2CA0" w:rsidRPr="000C2C9D">
          <w:rPr>
            <w:rStyle w:val="Hyperlink"/>
            <w:noProof/>
          </w:rPr>
          <w:t>7</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Appendix</w:t>
        </w:r>
        <w:r w:rsidR="00BC2CA0">
          <w:rPr>
            <w:noProof/>
            <w:webHidden/>
          </w:rPr>
          <w:tab/>
        </w:r>
        <w:r w:rsidR="00BC2CA0">
          <w:rPr>
            <w:noProof/>
            <w:webHidden/>
          </w:rPr>
          <w:fldChar w:fldCharType="begin"/>
        </w:r>
        <w:r w:rsidR="00BC2CA0">
          <w:rPr>
            <w:noProof/>
            <w:webHidden/>
          </w:rPr>
          <w:instrText xml:space="preserve"> PAGEREF _Toc363506493 \h </w:instrText>
        </w:r>
        <w:r w:rsidR="00BC2CA0">
          <w:rPr>
            <w:noProof/>
            <w:webHidden/>
          </w:rPr>
        </w:r>
        <w:r w:rsidR="00BC2CA0">
          <w:rPr>
            <w:noProof/>
            <w:webHidden/>
          </w:rPr>
          <w:fldChar w:fldCharType="separate"/>
        </w:r>
        <w:r w:rsidR="00BC2CA0">
          <w:rPr>
            <w:noProof/>
            <w:webHidden/>
          </w:rPr>
          <w:t>47</w:t>
        </w:r>
        <w:r w:rsidR="00BC2CA0">
          <w:rPr>
            <w:noProof/>
            <w:webHidden/>
          </w:rPr>
          <w:fldChar w:fldCharType="end"/>
        </w:r>
      </w:hyperlink>
    </w:p>
    <w:p w:rsidR="001B3533" w:rsidRPr="001B3533" w:rsidRDefault="001B3533" w:rsidP="00363482">
      <w:pPr>
        <w:pStyle w:val="OrdinaryParagraph"/>
      </w:pPr>
      <w:r>
        <w:fldChar w:fldCharType="end"/>
      </w:r>
      <w:r>
        <w:br w:type="page"/>
      </w:r>
      <w:r w:rsidRPr="001B3533">
        <w:rPr>
          <w:sz w:val="32"/>
        </w:rPr>
        <w:lastRenderedPageBreak/>
        <w:t>List of Tables</w:t>
      </w:r>
    </w:p>
    <w:p w:rsidR="00BC2CA0"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506494" w:history="1">
        <w:r w:rsidR="00BC2CA0" w:rsidRPr="008A49AE">
          <w:rPr>
            <w:rStyle w:val="Hyperlink"/>
            <w:noProof/>
          </w:rPr>
          <w:t>Figure 1 Overview of the system</w:t>
        </w:r>
        <w:r w:rsidR="00BC2CA0">
          <w:rPr>
            <w:noProof/>
            <w:webHidden/>
          </w:rPr>
          <w:tab/>
        </w:r>
        <w:r w:rsidR="00BC2CA0">
          <w:rPr>
            <w:noProof/>
            <w:webHidden/>
          </w:rPr>
          <w:fldChar w:fldCharType="begin"/>
        </w:r>
        <w:r w:rsidR="00BC2CA0">
          <w:rPr>
            <w:noProof/>
            <w:webHidden/>
          </w:rPr>
          <w:instrText xml:space="preserve"> PAGEREF _Toc363506494 \h </w:instrText>
        </w:r>
        <w:r w:rsidR="00BC2CA0">
          <w:rPr>
            <w:noProof/>
            <w:webHidden/>
          </w:rPr>
        </w:r>
        <w:r w:rsidR="00BC2CA0">
          <w:rPr>
            <w:noProof/>
            <w:webHidden/>
          </w:rPr>
          <w:fldChar w:fldCharType="separate"/>
        </w:r>
        <w:r w:rsidR="00BC2CA0">
          <w:rPr>
            <w:noProof/>
            <w:webHidden/>
          </w:rPr>
          <w:t>8</w:t>
        </w:r>
        <w:r w:rsidR="00BC2CA0">
          <w:rPr>
            <w:noProof/>
            <w:webHidden/>
          </w:rPr>
          <w:fldChar w:fldCharType="end"/>
        </w:r>
      </w:hyperlink>
    </w:p>
    <w:p w:rsidR="00BC2CA0" w:rsidRDefault="003042F9">
      <w:pPr>
        <w:pStyle w:val="TableofFigures"/>
        <w:tabs>
          <w:tab w:val="left" w:pos="1320"/>
          <w:tab w:val="right" w:leader="dot" w:pos="9016"/>
        </w:tabs>
        <w:rPr>
          <w:rFonts w:asciiTheme="minorHAnsi" w:eastAsiaTheme="minorEastAsia" w:hAnsiTheme="minorHAnsi" w:cstheme="minorBidi"/>
          <w:noProof/>
          <w:sz w:val="22"/>
          <w:szCs w:val="22"/>
        </w:rPr>
      </w:pPr>
      <w:hyperlink w:anchor="_Toc363506495" w:history="1">
        <w:r w:rsidR="00BC2CA0" w:rsidRPr="008A49AE">
          <w:rPr>
            <w:rStyle w:val="Hyperlink"/>
            <w:noProof/>
          </w:rPr>
          <w:t>Figure 2</w:t>
        </w:r>
        <w:r w:rsidR="00BC2CA0">
          <w:rPr>
            <w:rFonts w:asciiTheme="minorHAnsi" w:eastAsiaTheme="minorEastAsia" w:hAnsiTheme="minorHAnsi" w:cstheme="minorBidi"/>
            <w:noProof/>
            <w:sz w:val="22"/>
            <w:szCs w:val="22"/>
          </w:rPr>
          <w:tab/>
        </w:r>
        <w:r w:rsidR="00BC2CA0" w:rsidRPr="008A49AE">
          <w:rPr>
            <w:rStyle w:val="Hyperlink"/>
            <w:noProof/>
          </w:rPr>
          <w:t>One weapons evolution at various generations.  The above image shows how one weapon evolves from generation to generation. Image was taken from (Hastings et al., 2009) paper.</w:t>
        </w:r>
        <w:r w:rsidR="00BC2CA0">
          <w:rPr>
            <w:noProof/>
            <w:webHidden/>
          </w:rPr>
          <w:tab/>
        </w:r>
        <w:r w:rsidR="00BC2CA0">
          <w:rPr>
            <w:noProof/>
            <w:webHidden/>
          </w:rPr>
          <w:fldChar w:fldCharType="begin"/>
        </w:r>
        <w:r w:rsidR="00BC2CA0">
          <w:rPr>
            <w:noProof/>
            <w:webHidden/>
          </w:rPr>
          <w:instrText xml:space="preserve"> PAGEREF _Toc363506495 \h </w:instrText>
        </w:r>
        <w:r w:rsidR="00BC2CA0">
          <w:rPr>
            <w:noProof/>
            <w:webHidden/>
          </w:rPr>
        </w:r>
        <w:r w:rsidR="00BC2CA0">
          <w:rPr>
            <w:noProof/>
            <w:webHidden/>
          </w:rPr>
          <w:fldChar w:fldCharType="separate"/>
        </w:r>
        <w:r w:rsidR="00BC2CA0">
          <w:rPr>
            <w:noProof/>
            <w:webHidden/>
          </w:rPr>
          <w:t>15</w:t>
        </w:r>
        <w:r w:rsidR="00BC2CA0">
          <w:rPr>
            <w:noProof/>
            <w:webHidden/>
          </w:rPr>
          <w:fldChar w:fldCharType="end"/>
        </w:r>
      </w:hyperlink>
    </w:p>
    <w:p w:rsidR="00BC2CA0" w:rsidRDefault="003042F9">
      <w:pPr>
        <w:pStyle w:val="TableofFigures"/>
        <w:tabs>
          <w:tab w:val="right" w:leader="dot" w:pos="9016"/>
        </w:tabs>
        <w:rPr>
          <w:rFonts w:asciiTheme="minorHAnsi" w:eastAsiaTheme="minorEastAsia" w:hAnsiTheme="minorHAnsi" w:cstheme="minorBidi"/>
          <w:noProof/>
          <w:sz w:val="22"/>
          <w:szCs w:val="22"/>
        </w:rPr>
      </w:pPr>
      <w:hyperlink w:anchor="_Toc363506496" w:history="1">
        <w:r w:rsidR="00BC2CA0" w:rsidRPr="008A49AE">
          <w:rPr>
            <w:rStyle w:val="Hyperlink"/>
            <w:noProof/>
          </w:rPr>
          <w:t>Figure 3 Basic Multi-layer ANN layout. The topmost layer is the output neurons. The middle layer is the hidden layer and the bottom layer is the inputs. Image taken from AI Techniques for Game Programming (Buckland, 2002)</w:t>
        </w:r>
        <w:r w:rsidR="00BC2CA0">
          <w:rPr>
            <w:noProof/>
            <w:webHidden/>
          </w:rPr>
          <w:tab/>
        </w:r>
        <w:r w:rsidR="00BC2CA0">
          <w:rPr>
            <w:noProof/>
            <w:webHidden/>
          </w:rPr>
          <w:fldChar w:fldCharType="begin"/>
        </w:r>
        <w:r w:rsidR="00BC2CA0">
          <w:rPr>
            <w:noProof/>
            <w:webHidden/>
          </w:rPr>
          <w:instrText xml:space="preserve"> PAGEREF _Toc363506496 \h </w:instrText>
        </w:r>
        <w:r w:rsidR="00BC2CA0">
          <w:rPr>
            <w:noProof/>
            <w:webHidden/>
          </w:rPr>
        </w:r>
        <w:r w:rsidR="00BC2CA0">
          <w:rPr>
            <w:noProof/>
            <w:webHidden/>
          </w:rPr>
          <w:fldChar w:fldCharType="separate"/>
        </w:r>
        <w:r w:rsidR="00BC2CA0">
          <w:rPr>
            <w:noProof/>
            <w:webHidden/>
          </w:rPr>
          <w:t>18</w:t>
        </w:r>
        <w:r w:rsidR="00BC2CA0">
          <w:rPr>
            <w:noProof/>
            <w:webHidden/>
          </w:rPr>
          <w:fldChar w:fldCharType="end"/>
        </w:r>
      </w:hyperlink>
    </w:p>
    <w:p w:rsidR="00BC2CA0" w:rsidRDefault="003042F9">
      <w:pPr>
        <w:pStyle w:val="TableofFigures"/>
        <w:tabs>
          <w:tab w:val="right" w:leader="dot" w:pos="9016"/>
        </w:tabs>
        <w:rPr>
          <w:rFonts w:asciiTheme="minorHAnsi" w:eastAsiaTheme="minorEastAsia" w:hAnsiTheme="minorHAnsi" w:cstheme="minorBidi"/>
          <w:noProof/>
          <w:sz w:val="22"/>
          <w:szCs w:val="22"/>
        </w:rPr>
      </w:pPr>
      <w:hyperlink w:anchor="_Toc363506497" w:history="1">
        <w:r w:rsidR="00BC2CA0" w:rsidRPr="008A49AE">
          <w:rPr>
            <w:rStyle w:val="Hyperlink"/>
            <w:noProof/>
          </w:rPr>
          <w:t>Figure 4: An example of how two parents combine to make a child. Image taken from (Stanley and Miikkulainen, 2002a)</w:t>
        </w:r>
        <w:r w:rsidR="00BC2CA0">
          <w:rPr>
            <w:noProof/>
            <w:webHidden/>
          </w:rPr>
          <w:tab/>
        </w:r>
        <w:r w:rsidR="00BC2CA0">
          <w:rPr>
            <w:noProof/>
            <w:webHidden/>
          </w:rPr>
          <w:fldChar w:fldCharType="begin"/>
        </w:r>
        <w:r w:rsidR="00BC2CA0">
          <w:rPr>
            <w:noProof/>
            <w:webHidden/>
          </w:rPr>
          <w:instrText xml:space="preserve"> PAGEREF _Toc363506497 \h </w:instrText>
        </w:r>
        <w:r w:rsidR="00BC2CA0">
          <w:rPr>
            <w:noProof/>
            <w:webHidden/>
          </w:rPr>
        </w:r>
        <w:r w:rsidR="00BC2CA0">
          <w:rPr>
            <w:noProof/>
            <w:webHidden/>
          </w:rPr>
          <w:fldChar w:fldCharType="separate"/>
        </w:r>
        <w:r w:rsidR="00BC2CA0">
          <w:rPr>
            <w:noProof/>
            <w:webHidden/>
          </w:rPr>
          <w:t>19</w:t>
        </w:r>
        <w:r w:rsidR="00BC2CA0">
          <w:rPr>
            <w:noProof/>
            <w:webHidden/>
          </w:rPr>
          <w:fldChar w:fldCharType="end"/>
        </w:r>
      </w:hyperlink>
    </w:p>
    <w:p w:rsidR="00BC2CA0" w:rsidRDefault="003042F9">
      <w:pPr>
        <w:pStyle w:val="TableofFigures"/>
        <w:tabs>
          <w:tab w:val="right" w:leader="dot" w:pos="9016"/>
        </w:tabs>
        <w:rPr>
          <w:rFonts w:asciiTheme="minorHAnsi" w:eastAsiaTheme="minorEastAsia" w:hAnsiTheme="minorHAnsi" w:cstheme="minorBidi"/>
          <w:noProof/>
          <w:sz w:val="22"/>
          <w:szCs w:val="22"/>
        </w:rPr>
      </w:pPr>
      <w:hyperlink w:anchor="_Toc363506498" w:history="1">
        <w:r w:rsidR="00BC2CA0" w:rsidRPr="008A49AE">
          <w:rPr>
            <w:rStyle w:val="Hyperlink"/>
            <w:noProof/>
          </w:rPr>
          <w:t>Figure 5 Diagram showing how the wander behaviour works.</w:t>
        </w:r>
        <w:r w:rsidR="00BC2CA0">
          <w:rPr>
            <w:noProof/>
            <w:webHidden/>
          </w:rPr>
          <w:tab/>
        </w:r>
        <w:r w:rsidR="00BC2CA0">
          <w:rPr>
            <w:noProof/>
            <w:webHidden/>
          </w:rPr>
          <w:fldChar w:fldCharType="begin"/>
        </w:r>
        <w:r w:rsidR="00BC2CA0">
          <w:rPr>
            <w:noProof/>
            <w:webHidden/>
          </w:rPr>
          <w:instrText xml:space="preserve"> PAGEREF _Toc363506498 \h </w:instrText>
        </w:r>
        <w:r w:rsidR="00BC2CA0">
          <w:rPr>
            <w:noProof/>
            <w:webHidden/>
          </w:rPr>
        </w:r>
        <w:r w:rsidR="00BC2CA0">
          <w:rPr>
            <w:noProof/>
            <w:webHidden/>
          </w:rPr>
          <w:fldChar w:fldCharType="separate"/>
        </w:r>
        <w:r w:rsidR="00BC2CA0">
          <w:rPr>
            <w:noProof/>
            <w:webHidden/>
          </w:rPr>
          <w:t>25</w:t>
        </w:r>
        <w:r w:rsidR="00BC2CA0">
          <w:rPr>
            <w:noProof/>
            <w:webHidden/>
          </w:rPr>
          <w:fldChar w:fldCharType="end"/>
        </w:r>
      </w:hyperlink>
    </w:p>
    <w:p w:rsidR="00BC2CA0" w:rsidRDefault="003042F9">
      <w:pPr>
        <w:pStyle w:val="TableofFigures"/>
        <w:tabs>
          <w:tab w:val="right" w:leader="dot" w:pos="9016"/>
        </w:tabs>
        <w:rPr>
          <w:rFonts w:asciiTheme="minorHAnsi" w:eastAsiaTheme="minorEastAsia" w:hAnsiTheme="minorHAnsi" w:cstheme="minorBidi"/>
          <w:noProof/>
          <w:sz w:val="22"/>
          <w:szCs w:val="22"/>
        </w:rPr>
      </w:pPr>
      <w:hyperlink w:anchor="_Toc363506499" w:history="1">
        <w:r w:rsidR="00BC2CA0" w:rsidRPr="008A49AE">
          <w:rPr>
            <w:rStyle w:val="Hyperlink"/>
            <w:noProof/>
          </w:rPr>
          <w:t>Figure 6. Prototype one featuring a bot moving about its environment. The red line shows which direction it is currently facing.</w:t>
        </w:r>
        <w:r w:rsidR="00BC2CA0">
          <w:rPr>
            <w:noProof/>
            <w:webHidden/>
          </w:rPr>
          <w:tab/>
        </w:r>
        <w:r w:rsidR="00BC2CA0">
          <w:rPr>
            <w:noProof/>
            <w:webHidden/>
          </w:rPr>
          <w:fldChar w:fldCharType="begin"/>
        </w:r>
        <w:r w:rsidR="00BC2CA0">
          <w:rPr>
            <w:noProof/>
            <w:webHidden/>
          </w:rPr>
          <w:instrText xml:space="preserve"> PAGEREF _Toc363506499 \h </w:instrText>
        </w:r>
        <w:r w:rsidR="00BC2CA0">
          <w:rPr>
            <w:noProof/>
            <w:webHidden/>
          </w:rPr>
        </w:r>
        <w:r w:rsidR="00BC2CA0">
          <w:rPr>
            <w:noProof/>
            <w:webHidden/>
          </w:rPr>
          <w:fldChar w:fldCharType="separate"/>
        </w:r>
        <w:r w:rsidR="00BC2CA0">
          <w:rPr>
            <w:noProof/>
            <w:webHidden/>
          </w:rPr>
          <w:t>27</w:t>
        </w:r>
        <w:r w:rsidR="00BC2CA0">
          <w:rPr>
            <w:noProof/>
            <w:webHidden/>
          </w:rPr>
          <w:fldChar w:fldCharType="end"/>
        </w:r>
      </w:hyperlink>
    </w:p>
    <w:p w:rsidR="00BC2CA0" w:rsidRDefault="003042F9">
      <w:pPr>
        <w:pStyle w:val="TableofFigures"/>
        <w:tabs>
          <w:tab w:val="right" w:leader="dot" w:pos="9016"/>
        </w:tabs>
        <w:rPr>
          <w:rFonts w:asciiTheme="minorHAnsi" w:eastAsiaTheme="minorEastAsia" w:hAnsiTheme="minorHAnsi" w:cstheme="minorBidi"/>
          <w:noProof/>
          <w:sz w:val="22"/>
          <w:szCs w:val="22"/>
        </w:rPr>
      </w:pPr>
      <w:hyperlink w:anchor="_Toc363506500" w:history="1">
        <w:r w:rsidR="00BC2CA0" w:rsidRPr="008A49AE">
          <w:rPr>
            <w:rStyle w:val="Hyperlink"/>
            <w:noProof/>
          </w:rPr>
          <w:t>Figure 7 Overview of the process that takes place in this prototype.</w:t>
        </w:r>
        <w:r w:rsidR="00BC2CA0">
          <w:rPr>
            <w:noProof/>
            <w:webHidden/>
          </w:rPr>
          <w:tab/>
        </w:r>
        <w:r w:rsidR="00BC2CA0">
          <w:rPr>
            <w:noProof/>
            <w:webHidden/>
          </w:rPr>
          <w:fldChar w:fldCharType="begin"/>
        </w:r>
        <w:r w:rsidR="00BC2CA0">
          <w:rPr>
            <w:noProof/>
            <w:webHidden/>
          </w:rPr>
          <w:instrText xml:space="preserve"> PAGEREF _Toc363506500 \h </w:instrText>
        </w:r>
        <w:r w:rsidR="00BC2CA0">
          <w:rPr>
            <w:noProof/>
            <w:webHidden/>
          </w:rPr>
        </w:r>
        <w:r w:rsidR="00BC2CA0">
          <w:rPr>
            <w:noProof/>
            <w:webHidden/>
          </w:rPr>
          <w:fldChar w:fldCharType="separate"/>
        </w:r>
        <w:r w:rsidR="00BC2CA0">
          <w:rPr>
            <w:noProof/>
            <w:webHidden/>
          </w:rPr>
          <w:t>28</w:t>
        </w:r>
        <w:r w:rsidR="00BC2CA0">
          <w:rPr>
            <w:noProof/>
            <w:webHidden/>
          </w:rPr>
          <w:fldChar w:fldCharType="end"/>
        </w:r>
      </w:hyperlink>
    </w:p>
    <w:p w:rsidR="00BC2CA0" w:rsidRDefault="003042F9">
      <w:pPr>
        <w:pStyle w:val="TableofFigures"/>
        <w:tabs>
          <w:tab w:val="right" w:leader="dot" w:pos="9016"/>
        </w:tabs>
        <w:rPr>
          <w:rFonts w:asciiTheme="minorHAnsi" w:eastAsiaTheme="minorEastAsia" w:hAnsiTheme="minorHAnsi" w:cstheme="minorBidi"/>
          <w:noProof/>
          <w:sz w:val="22"/>
          <w:szCs w:val="22"/>
        </w:rPr>
      </w:pPr>
      <w:hyperlink w:anchor="_Toc363506501" w:history="1">
        <w:r w:rsidR="00BC2CA0" w:rsidRPr="008A49AE">
          <w:rPr>
            <w:rStyle w:val="Hyperlink"/>
            <w:noProof/>
          </w:rPr>
          <w:t>Figure 8 Prototype two with its button to communicate with the interface.</w:t>
        </w:r>
        <w:r w:rsidR="00BC2CA0">
          <w:rPr>
            <w:noProof/>
            <w:webHidden/>
          </w:rPr>
          <w:tab/>
        </w:r>
        <w:r w:rsidR="00BC2CA0">
          <w:rPr>
            <w:noProof/>
            <w:webHidden/>
          </w:rPr>
          <w:fldChar w:fldCharType="begin"/>
        </w:r>
        <w:r w:rsidR="00BC2CA0">
          <w:rPr>
            <w:noProof/>
            <w:webHidden/>
          </w:rPr>
          <w:instrText xml:space="preserve"> PAGEREF _Toc363506501 \h </w:instrText>
        </w:r>
        <w:r w:rsidR="00BC2CA0">
          <w:rPr>
            <w:noProof/>
            <w:webHidden/>
          </w:rPr>
        </w:r>
        <w:r w:rsidR="00BC2CA0">
          <w:rPr>
            <w:noProof/>
            <w:webHidden/>
          </w:rPr>
          <w:fldChar w:fldCharType="separate"/>
        </w:r>
        <w:r w:rsidR="00BC2CA0">
          <w:rPr>
            <w:noProof/>
            <w:webHidden/>
          </w:rPr>
          <w:t>29</w:t>
        </w:r>
        <w:r w:rsidR="00BC2CA0">
          <w:rPr>
            <w:noProof/>
            <w:webHidden/>
          </w:rPr>
          <w:fldChar w:fldCharType="end"/>
        </w:r>
      </w:hyperlink>
    </w:p>
    <w:p w:rsidR="00BC2CA0" w:rsidRDefault="003042F9">
      <w:pPr>
        <w:pStyle w:val="TableofFigures"/>
        <w:tabs>
          <w:tab w:val="right" w:leader="dot" w:pos="9016"/>
        </w:tabs>
        <w:rPr>
          <w:rFonts w:asciiTheme="minorHAnsi" w:eastAsiaTheme="minorEastAsia" w:hAnsiTheme="minorHAnsi" w:cstheme="minorBidi"/>
          <w:noProof/>
          <w:sz w:val="22"/>
          <w:szCs w:val="22"/>
        </w:rPr>
      </w:pPr>
      <w:hyperlink w:anchor="_Toc363506502" w:history="1">
        <w:r w:rsidR="00BC2CA0" w:rsidRPr="008A49AE">
          <w:rPr>
            <w:rStyle w:val="Hyperlink"/>
            <w:noProof/>
          </w:rPr>
          <w:t>Figure 10 Prototype 3 that features a wander behaviour, with its random numbers being generated by the interface, The altered colours of the environment is to help the reader see it.</w:t>
        </w:r>
        <w:r w:rsidR="00BC2CA0">
          <w:rPr>
            <w:noProof/>
            <w:webHidden/>
          </w:rPr>
          <w:tab/>
        </w:r>
        <w:r w:rsidR="00BC2CA0">
          <w:rPr>
            <w:noProof/>
            <w:webHidden/>
          </w:rPr>
          <w:fldChar w:fldCharType="begin"/>
        </w:r>
        <w:r w:rsidR="00BC2CA0">
          <w:rPr>
            <w:noProof/>
            <w:webHidden/>
          </w:rPr>
          <w:instrText xml:space="preserve"> PAGEREF _Toc363506502 \h </w:instrText>
        </w:r>
        <w:r w:rsidR="00BC2CA0">
          <w:rPr>
            <w:noProof/>
            <w:webHidden/>
          </w:rPr>
        </w:r>
        <w:r w:rsidR="00BC2CA0">
          <w:rPr>
            <w:noProof/>
            <w:webHidden/>
          </w:rPr>
          <w:fldChar w:fldCharType="separate"/>
        </w:r>
        <w:r w:rsidR="00BC2CA0">
          <w:rPr>
            <w:noProof/>
            <w:webHidden/>
          </w:rPr>
          <w:t>31</w:t>
        </w:r>
        <w:r w:rsidR="00BC2CA0">
          <w:rPr>
            <w:noProof/>
            <w:webHidden/>
          </w:rPr>
          <w:fldChar w:fldCharType="end"/>
        </w:r>
      </w:hyperlink>
    </w:p>
    <w:p w:rsidR="00BC2CA0" w:rsidRDefault="003042F9">
      <w:pPr>
        <w:pStyle w:val="TableofFigures"/>
        <w:tabs>
          <w:tab w:val="right" w:leader="dot" w:pos="9016"/>
        </w:tabs>
        <w:rPr>
          <w:rFonts w:asciiTheme="minorHAnsi" w:eastAsiaTheme="minorEastAsia" w:hAnsiTheme="minorHAnsi" w:cstheme="minorBidi"/>
          <w:noProof/>
          <w:sz w:val="22"/>
          <w:szCs w:val="22"/>
        </w:rPr>
      </w:pPr>
      <w:hyperlink w:anchor="_Toc363506503" w:history="1">
        <w:r w:rsidR="00BC2CA0" w:rsidRPr="008A49AE">
          <w:rPr>
            <w:rStyle w:val="Hyperlink"/>
            <w:noProof/>
          </w:rPr>
          <w:t>Figure 11 Overview of the system</w:t>
        </w:r>
        <w:r w:rsidR="00BC2CA0">
          <w:rPr>
            <w:noProof/>
            <w:webHidden/>
          </w:rPr>
          <w:tab/>
        </w:r>
        <w:r w:rsidR="00BC2CA0">
          <w:rPr>
            <w:noProof/>
            <w:webHidden/>
          </w:rPr>
          <w:fldChar w:fldCharType="begin"/>
        </w:r>
        <w:r w:rsidR="00BC2CA0">
          <w:rPr>
            <w:noProof/>
            <w:webHidden/>
          </w:rPr>
          <w:instrText xml:space="preserve"> PAGEREF _Toc363506503 \h </w:instrText>
        </w:r>
        <w:r w:rsidR="00BC2CA0">
          <w:rPr>
            <w:noProof/>
            <w:webHidden/>
          </w:rPr>
        </w:r>
        <w:r w:rsidR="00BC2CA0">
          <w:rPr>
            <w:noProof/>
            <w:webHidden/>
          </w:rPr>
          <w:fldChar w:fldCharType="separate"/>
        </w:r>
        <w:r w:rsidR="00BC2CA0">
          <w:rPr>
            <w:noProof/>
            <w:webHidden/>
          </w:rPr>
          <w:t>32</w:t>
        </w:r>
        <w:r w:rsidR="00BC2CA0">
          <w:rPr>
            <w:noProof/>
            <w:webHidden/>
          </w:rPr>
          <w:fldChar w:fldCharType="end"/>
        </w:r>
      </w:hyperlink>
    </w:p>
    <w:p w:rsidR="00BC2CA0" w:rsidRDefault="003042F9">
      <w:pPr>
        <w:pStyle w:val="TableofFigures"/>
        <w:tabs>
          <w:tab w:val="right" w:leader="dot" w:pos="9016"/>
        </w:tabs>
        <w:rPr>
          <w:rFonts w:asciiTheme="minorHAnsi" w:eastAsiaTheme="minorEastAsia" w:hAnsiTheme="minorHAnsi" w:cstheme="minorBidi"/>
          <w:noProof/>
          <w:sz w:val="22"/>
          <w:szCs w:val="22"/>
        </w:rPr>
      </w:pPr>
      <w:hyperlink w:anchor="_Toc363506504" w:history="1">
        <w:r w:rsidR="00BC2CA0" w:rsidRPr="008A49AE">
          <w:rPr>
            <w:rStyle w:val="Hyperlink"/>
            <w:noProof/>
          </w:rPr>
          <w:t>Figure 12 Architecture of the ANN</w:t>
        </w:r>
        <w:r w:rsidR="00BC2CA0">
          <w:rPr>
            <w:noProof/>
            <w:webHidden/>
          </w:rPr>
          <w:tab/>
        </w:r>
        <w:r w:rsidR="00BC2CA0">
          <w:rPr>
            <w:noProof/>
            <w:webHidden/>
          </w:rPr>
          <w:fldChar w:fldCharType="begin"/>
        </w:r>
        <w:r w:rsidR="00BC2CA0">
          <w:rPr>
            <w:noProof/>
            <w:webHidden/>
          </w:rPr>
          <w:instrText xml:space="preserve"> PAGEREF _Toc363506504 \h </w:instrText>
        </w:r>
        <w:r w:rsidR="00BC2CA0">
          <w:rPr>
            <w:noProof/>
            <w:webHidden/>
          </w:rPr>
        </w:r>
        <w:r w:rsidR="00BC2CA0">
          <w:rPr>
            <w:noProof/>
            <w:webHidden/>
          </w:rPr>
          <w:fldChar w:fldCharType="separate"/>
        </w:r>
        <w:r w:rsidR="00BC2CA0">
          <w:rPr>
            <w:noProof/>
            <w:webHidden/>
          </w:rPr>
          <w:t>33</w:t>
        </w:r>
        <w:r w:rsidR="00BC2CA0">
          <w:rPr>
            <w:noProof/>
            <w:webHidden/>
          </w:rPr>
          <w:fldChar w:fldCharType="end"/>
        </w:r>
      </w:hyperlink>
    </w:p>
    <w:p w:rsidR="00BC2CA0" w:rsidRDefault="003042F9">
      <w:pPr>
        <w:pStyle w:val="TableofFigures"/>
        <w:tabs>
          <w:tab w:val="right" w:leader="dot" w:pos="9016"/>
        </w:tabs>
        <w:rPr>
          <w:rFonts w:asciiTheme="minorHAnsi" w:eastAsiaTheme="minorEastAsia" w:hAnsiTheme="minorHAnsi" w:cstheme="minorBidi"/>
          <w:noProof/>
          <w:sz w:val="22"/>
          <w:szCs w:val="22"/>
        </w:rPr>
      </w:pPr>
      <w:hyperlink w:anchor="_Toc363506505" w:history="1">
        <w:r w:rsidR="00BC2CA0" w:rsidRPr="008A49AE">
          <w:rPr>
            <w:rStyle w:val="Hyperlink"/>
            <w:noProof/>
          </w:rPr>
          <w:t>Figure 13  The new ANN architecture</w:t>
        </w:r>
        <w:r w:rsidR="00BC2CA0">
          <w:rPr>
            <w:noProof/>
            <w:webHidden/>
          </w:rPr>
          <w:tab/>
        </w:r>
        <w:r w:rsidR="00BC2CA0">
          <w:rPr>
            <w:noProof/>
            <w:webHidden/>
          </w:rPr>
          <w:fldChar w:fldCharType="begin"/>
        </w:r>
        <w:r w:rsidR="00BC2CA0">
          <w:rPr>
            <w:noProof/>
            <w:webHidden/>
          </w:rPr>
          <w:instrText xml:space="preserve"> PAGEREF _Toc363506505 \h </w:instrText>
        </w:r>
        <w:r w:rsidR="00BC2CA0">
          <w:rPr>
            <w:noProof/>
            <w:webHidden/>
          </w:rPr>
        </w:r>
        <w:r w:rsidR="00BC2CA0">
          <w:rPr>
            <w:noProof/>
            <w:webHidden/>
          </w:rPr>
          <w:fldChar w:fldCharType="separate"/>
        </w:r>
        <w:r w:rsidR="00BC2CA0">
          <w:rPr>
            <w:noProof/>
            <w:webHidden/>
          </w:rPr>
          <w:t>36</w:t>
        </w:r>
        <w:r w:rsidR="00BC2CA0">
          <w:rPr>
            <w:noProof/>
            <w:webHidden/>
          </w:rPr>
          <w:fldChar w:fldCharType="end"/>
        </w:r>
      </w:hyperlink>
    </w:p>
    <w:p w:rsidR="001B3533" w:rsidRDefault="006B7D5F" w:rsidP="00363482">
      <w:pPr>
        <w:spacing w:after="200" w:line="276" w:lineRule="auto"/>
        <w:rPr>
          <w:rFonts w:cs="Arial"/>
          <w:b/>
          <w:bCs/>
          <w:kern w:val="32"/>
          <w:sz w:val="32"/>
          <w:szCs w:val="32"/>
        </w:rPr>
      </w:pPr>
      <w:r>
        <w:rPr>
          <w:b/>
          <w:bCs/>
          <w:noProof/>
          <w:lang w:val="en-US"/>
        </w:rPr>
        <w:fldChar w:fldCharType="end"/>
      </w:r>
      <w:r w:rsidR="001B3533">
        <w:br w:type="page"/>
      </w:r>
    </w:p>
    <w:p w:rsidR="005C5909" w:rsidRDefault="005C5909" w:rsidP="00363482">
      <w:pPr>
        <w:pStyle w:val="Heading1"/>
      </w:pPr>
      <w:bookmarkStart w:id="10" w:name="_Toc363506470"/>
      <w:r>
        <w:lastRenderedPageBreak/>
        <w:t>Introduction</w:t>
      </w:r>
      <w:bookmarkEnd w:id="10"/>
    </w:p>
    <w:p w:rsidR="00A361FD" w:rsidRDefault="00A361FD" w:rsidP="00363482">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363482">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363482">
      <w:r>
        <w:t xml:space="preserve">With all the time taken to learn these things the studio cannot produce anything. This would mean that developers will lose money during this process. </w:t>
      </w:r>
    </w:p>
    <w:p w:rsidR="00A361FD" w:rsidRDefault="00A361FD" w:rsidP="00363482">
      <w:r>
        <w:t>Would it not be simpler to write all the code once and then use an interface to convert all the code when it is running?</w:t>
      </w:r>
    </w:p>
    <w:p w:rsidR="00A361FD" w:rsidRDefault="00A361FD" w:rsidP="00363482">
      <w:r>
        <w:t xml:space="preserve">This method would allow developers to write code once and then every time they change game engines, they can still use that code. </w:t>
      </w:r>
    </w:p>
    <w:p w:rsidR="00A361FD" w:rsidRDefault="00A361FD" w:rsidP="00363482">
      <w:pPr>
        <w:pStyle w:val="Heading2"/>
      </w:pPr>
      <w:bookmarkStart w:id="11" w:name="_Toc352672993"/>
      <w:bookmarkStart w:id="12" w:name="_Toc363506471"/>
      <w:r>
        <w:t>Motivation</w:t>
      </w:r>
      <w:bookmarkEnd w:id="11"/>
      <w:bookmarkEnd w:id="12"/>
    </w:p>
    <w:p w:rsidR="00A361FD" w:rsidRDefault="00A361FD" w:rsidP="00363482">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363482">
      <w:r>
        <w:br w:type="page"/>
      </w:r>
    </w:p>
    <w:p w:rsidR="00A361FD" w:rsidRPr="00ED3959" w:rsidRDefault="00A361FD" w:rsidP="00363482">
      <w:pPr>
        <w:pStyle w:val="Heading2"/>
      </w:pPr>
      <w:bookmarkStart w:id="13" w:name="_Toc352672994"/>
      <w:bookmarkStart w:id="14" w:name="_Toc363506472"/>
      <w:r w:rsidRPr="00ED3959">
        <w:lastRenderedPageBreak/>
        <w:t>Objectives</w:t>
      </w:r>
      <w:bookmarkEnd w:id="13"/>
      <w:bookmarkEnd w:id="14"/>
    </w:p>
    <w:p w:rsidR="00A361FD" w:rsidRDefault="00A361FD" w:rsidP="00363482">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363482">
      <w:pPr>
        <w:keepNext/>
      </w:pPr>
      <w:r>
        <w:rPr>
          <w:noProof/>
        </w:rPr>
        <w:drawing>
          <wp:inline distT="0" distB="0" distL="0" distR="0" wp14:anchorId="62D732C9" wp14:editId="74C44087">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363482">
      <w:pPr>
        <w:pStyle w:val="Caption"/>
        <w:jc w:val="both"/>
      </w:pPr>
      <w:bookmarkStart w:id="15" w:name="_Toc352633639"/>
      <w:bookmarkStart w:id="16" w:name="_Toc352671239"/>
      <w:bookmarkStart w:id="17" w:name="_Toc363506494"/>
      <w:r>
        <w:t xml:space="preserve">Figure </w:t>
      </w:r>
      <w:fldSimple w:instr=" SEQ Figure \* ARABIC ">
        <w:r w:rsidR="00F575AA">
          <w:rPr>
            <w:noProof/>
          </w:rPr>
          <w:t>1</w:t>
        </w:r>
      </w:fldSimple>
      <w:r>
        <w:t xml:space="preserve"> Overview of the system</w:t>
      </w:r>
      <w:bookmarkEnd w:id="15"/>
      <w:bookmarkEnd w:id="16"/>
      <w:bookmarkEnd w:id="17"/>
    </w:p>
    <w:p w:rsidR="00A361FD" w:rsidRDefault="00A361FD" w:rsidP="00363482"/>
    <w:p w:rsidR="00A361FD" w:rsidRPr="00ED3959" w:rsidRDefault="00A361FD" w:rsidP="00363482">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363482">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363482">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363482">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363482">
      <w:r w:rsidRPr="00ED3959">
        <w:t xml:space="preserve">This gives the developer the ability to re-use software and it also makes the process more modular. </w:t>
      </w:r>
    </w:p>
    <w:p w:rsidR="001B3533" w:rsidRPr="001B3533" w:rsidRDefault="001B3533" w:rsidP="00363482"/>
    <w:p w:rsidR="005C5909" w:rsidRDefault="005C5909" w:rsidP="00363482">
      <w:pPr>
        <w:pStyle w:val="Heading1"/>
      </w:pPr>
      <w:bookmarkStart w:id="18" w:name="_Toc363506473"/>
      <w:r>
        <w:lastRenderedPageBreak/>
        <w:t>Literature Review</w:t>
      </w:r>
      <w:bookmarkEnd w:id="18"/>
    </w:p>
    <w:p w:rsidR="001B3533" w:rsidRPr="00ED3959" w:rsidRDefault="001B3533" w:rsidP="00363482">
      <w:pPr>
        <w:pStyle w:val="Heading2"/>
      </w:pPr>
      <w:bookmarkStart w:id="19" w:name="_Ref352421347"/>
      <w:bookmarkStart w:id="20" w:name="_Ref352421352"/>
      <w:bookmarkStart w:id="21" w:name="_Toc352672996"/>
      <w:bookmarkStart w:id="22" w:name="_Toc363506474"/>
      <w:r w:rsidRPr="00ED3959">
        <w:t>Game Engines</w:t>
      </w:r>
      <w:bookmarkEnd w:id="19"/>
      <w:bookmarkEnd w:id="20"/>
      <w:bookmarkEnd w:id="21"/>
      <w:bookmarkEnd w:id="22"/>
    </w:p>
    <w:p w:rsidR="001B3533" w:rsidRPr="00ED3959" w:rsidRDefault="001B3533" w:rsidP="00363482">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363482">
      <w:r w:rsidRPr="00ED3959">
        <w:t>With a wide number of game engines available for use in this project, there needs to be criteria to select the game engine that will be the most suitable for this project.</w:t>
      </w:r>
    </w:p>
    <w:p w:rsidR="001B3533" w:rsidRPr="00ED3959" w:rsidRDefault="001B3533" w:rsidP="00363482">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363482">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363482">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363482">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363482">
      <w:r w:rsidRPr="00ED3959">
        <w:t>Based on these criteria the following game engines have been selected:</w:t>
      </w:r>
    </w:p>
    <w:p w:rsidR="001B3533" w:rsidRPr="00ED3959" w:rsidRDefault="001B3533" w:rsidP="003042F9">
      <w:pPr>
        <w:pStyle w:val="Heading3"/>
      </w:pPr>
      <w:bookmarkStart w:id="23" w:name="_Toc352672997"/>
      <w:r w:rsidRPr="00ED3959">
        <w:lastRenderedPageBreak/>
        <w:t>Unreal Engine</w:t>
      </w:r>
      <w:bookmarkEnd w:id="23"/>
    </w:p>
    <w:p w:rsidR="001B3533" w:rsidRPr="00ED3959" w:rsidRDefault="001B3533" w:rsidP="00363482">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363482">
      <w:pPr>
        <w:pStyle w:val="Heading3"/>
      </w:pPr>
      <w:bookmarkStart w:id="24" w:name="_Toc352672998"/>
      <w:r w:rsidRPr="00ED3959">
        <w:t>Cry-Engine</w:t>
      </w:r>
      <w:bookmarkEnd w:id="24"/>
    </w:p>
    <w:p w:rsidR="001B3533" w:rsidRPr="001A474C" w:rsidRDefault="001B3533" w:rsidP="00363482">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Since this project will not be released then this fully complies with their licensing. While this is a fully valid choice for this project. Having the author learn new l</w:t>
      </w:r>
      <w:r w:rsidR="001A660D">
        <w:t>anguages and a game engine is not</w:t>
      </w:r>
      <w:r>
        <w:t xml:space="preserve"> practical. Therefore this engine will be unlikely to be chosen. </w:t>
      </w:r>
    </w:p>
    <w:p w:rsidR="001B3533" w:rsidRPr="00ED3959" w:rsidRDefault="001B3533" w:rsidP="00363482">
      <w:pPr>
        <w:pStyle w:val="Heading3"/>
      </w:pPr>
      <w:bookmarkStart w:id="25" w:name="_Toc352672999"/>
      <w:r w:rsidRPr="00ED3959">
        <w:t>Unity3D</w:t>
      </w:r>
      <w:bookmarkEnd w:id="25"/>
    </w:p>
    <w:p w:rsidR="001B3533" w:rsidRPr="00ED3959" w:rsidRDefault="001B3533" w:rsidP="00363482">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363482">
      <w:pPr>
        <w:pStyle w:val="Heading3"/>
      </w:pPr>
      <w:bookmarkStart w:id="26" w:name="_Toc352673000"/>
      <w:r w:rsidRPr="00ED3959">
        <w:t>Blender</w:t>
      </w:r>
      <w:bookmarkEnd w:id="26"/>
    </w:p>
    <w:p w:rsidR="001B3533" w:rsidRDefault="001B3533" w:rsidP="00363482">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363482"/>
    <w:p w:rsidR="001B3533" w:rsidRDefault="001B3533" w:rsidP="00363482">
      <w:pPr>
        <w:pStyle w:val="Heading3"/>
      </w:pPr>
      <w:bookmarkStart w:id="27" w:name="_Toc352673001"/>
      <w:r>
        <w:t>Writing a game engine</w:t>
      </w:r>
      <w:bookmarkEnd w:id="27"/>
    </w:p>
    <w:p w:rsidR="001B3533" w:rsidRDefault="001B3533" w:rsidP="00363482">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363482">
      <w:r>
        <w:t xml:space="preserve">With all of these in mind this project is not likely to have a game engine written for it, instead it will use a pre made one. </w:t>
      </w:r>
    </w:p>
    <w:p w:rsidR="001B3533" w:rsidRDefault="001B3533" w:rsidP="00363482"/>
    <w:p w:rsidR="001B3533" w:rsidRDefault="001B3533" w:rsidP="00363482">
      <w:pPr>
        <w:pStyle w:val="Heading3"/>
      </w:pPr>
      <w:bookmarkStart w:id="28" w:name="_Toc352673002"/>
      <w:r>
        <w:lastRenderedPageBreak/>
        <w:t>Game Engine Conclusion</w:t>
      </w:r>
      <w:bookmarkEnd w:id="28"/>
    </w:p>
    <w:p w:rsidR="001B3533" w:rsidRPr="0067441E" w:rsidRDefault="001B3533" w:rsidP="00363482">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363482">
      <w:pPr>
        <w:pStyle w:val="Heading2"/>
      </w:pPr>
      <w:bookmarkStart w:id="29" w:name="_Ref352428699"/>
      <w:bookmarkStart w:id="30" w:name="_Ref352428703"/>
      <w:bookmarkStart w:id="31" w:name="_Toc352673003"/>
      <w:bookmarkStart w:id="32" w:name="_Toc363506475"/>
      <w:r w:rsidRPr="00ED3959">
        <w:t>Current Game Standards</w:t>
      </w:r>
      <w:bookmarkEnd w:id="29"/>
      <w:bookmarkEnd w:id="30"/>
      <w:bookmarkEnd w:id="31"/>
      <w:bookmarkEnd w:id="32"/>
      <w:r w:rsidRPr="00ED3959">
        <w:t xml:space="preserve"> </w:t>
      </w:r>
    </w:p>
    <w:p w:rsidR="001B3533" w:rsidRPr="001E6B3A" w:rsidRDefault="001B3533" w:rsidP="00363482">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363482">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363482">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363482">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363482">
      <w:r>
        <w:t xml:space="preserve">While most modern games only take advantage of steering behaviours, state machines and A*, there have been a few commercial games that have been released with more advanced AI techniques. </w:t>
      </w:r>
    </w:p>
    <w:p w:rsidR="001B3533" w:rsidRDefault="001B3533" w:rsidP="00363482">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363482">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363482">
      <w:pPr>
        <w:pStyle w:val="Heading2"/>
      </w:pPr>
      <w:bookmarkStart w:id="37" w:name="_Ref352421399"/>
      <w:bookmarkStart w:id="38" w:name="_Ref352421402"/>
      <w:bookmarkStart w:id="39" w:name="_Toc352673004"/>
      <w:bookmarkStart w:id="40" w:name="_Toc363506476"/>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363482">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363482">
      <w:r w:rsidRPr="00ED3959">
        <w:t xml:space="preserve">While most of these do not go on sale, they instead become freeware, they are still games. </w:t>
      </w:r>
    </w:p>
    <w:p w:rsidR="001B3533" w:rsidRDefault="001B3533" w:rsidP="00363482">
      <w:pPr>
        <w:pStyle w:val="Heading3"/>
      </w:pPr>
      <w:bookmarkStart w:id="41" w:name="_Toc352673005"/>
      <w:r w:rsidRPr="00ED3959">
        <w:t>Galactic Arms Race</w:t>
      </w:r>
      <w:bookmarkEnd w:id="41"/>
    </w:p>
    <w:p w:rsidR="001B3533" w:rsidRPr="00CA271F" w:rsidRDefault="001B3533" w:rsidP="00363482">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363482">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363482">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363482">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363482">
      <w:r>
        <w:t xml:space="preserve">Since the player selects the weapons they want in the population then the algorithm does not have to worry about replacing members of the population. </w:t>
      </w:r>
    </w:p>
    <w:p w:rsidR="001B3533" w:rsidRDefault="001B3533" w:rsidP="00363482">
      <w:r>
        <w:t xml:space="preserve">Therefore the project was considered a success. The project not only successfully generated content in real time but it also generated content to the player’s preference. </w:t>
      </w:r>
    </w:p>
    <w:p w:rsidR="001B3533" w:rsidRDefault="001B3533" w:rsidP="00363482">
      <w:r>
        <w:lastRenderedPageBreak/>
        <w:t>This results in strange animations that the developers never even thought of. The figure below shows just one example of a weapon and the children it creates.</w:t>
      </w:r>
    </w:p>
    <w:p w:rsidR="001B3533" w:rsidRDefault="001B3533" w:rsidP="00363482">
      <w:r>
        <w:rPr>
          <w:noProof/>
        </w:rPr>
        <w:drawing>
          <wp:inline distT="0" distB="0" distL="0" distR="0" wp14:anchorId="27EC7062" wp14:editId="34A02476">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363482">
      <w:pPr>
        <w:pStyle w:val="Caption"/>
        <w:jc w:val="both"/>
        <w:rPr>
          <w:b w:val="0"/>
          <w:color w:val="auto"/>
        </w:rPr>
      </w:pPr>
      <w:bookmarkStart w:id="42" w:name="_Toc352633640"/>
      <w:bookmarkStart w:id="43" w:name="_Toc352671240"/>
      <w:bookmarkStart w:id="44" w:name="_Toc363506495"/>
      <w:r>
        <w:t xml:space="preserve">Figure </w:t>
      </w:r>
      <w:fldSimple w:instr=" SEQ Figure \* ARABIC ">
        <w:r w:rsidR="00F575AA">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363482"/>
    <w:p w:rsidR="001B3533" w:rsidRDefault="001B3533" w:rsidP="00363482">
      <w:pPr>
        <w:pStyle w:val="Heading3"/>
      </w:pPr>
      <w:bookmarkStart w:id="45" w:name="_Toc352673006"/>
      <w:r w:rsidRPr="00ED3959">
        <w:t>Nero</w:t>
      </w:r>
      <w:bookmarkEnd w:id="45"/>
    </w:p>
    <w:p w:rsidR="001B3533" w:rsidRDefault="001B3533" w:rsidP="00363482">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363482">
      <w:r>
        <w:t xml:space="preserve">They use an offset of the NEAT algorithm for evolving neural networks called rtNEAT. The NEAT algorithm will be explained in </w:t>
      </w:r>
      <w:r>
        <w:fldChar w:fldCharType="begin"/>
      </w:r>
      <w:r>
        <w:instrText xml:space="preserve"> REF _Ref351064415 \r \h </w:instrText>
      </w:r>
      <w:r w:rsidR="00363482">
        <w:instrText xml:space="preserve"> \* MERGEFORMAT </w:instrText>
      </w:r>
      <w:r>
        <w:fldChar w:fldCharType="separate"/>
      </w:r>
      <w:r>
        <w:t>3.4</w:t>
      </w:r>
      <w:r>
        <w:fldChar w:fldCharType="end"/>
      </w:r>
      <w:r>
        <w:t xml:space="preserve"> </w:t>
      </w:r>
      <w:r>
        <w:fldChar w:fldCharType="begin"/>
      </w:r>
      <w:r>
        <w:instrText xml:space="preserve"> REF _Ref351064443 \h </w:instrText>
      </w:r>
      <w:r w:rsidR="00363482">
        <w:instrText xml:space="preserve"> \* MERGEFORMAT </w:instrText>
      </w:r>
      <w:r>
        <w:fldChar w:fldCharType="separate"/>
      </w:r>
      <w:r w:rsidRPr="00ED3959">
        <w:t>Neural Networks</w:t>
      </w:r>
      <w:r>
        <w:fldChar w:fldCharType="end"/>
      </w:r>
      <w:r>
        <w:t xml:space="preserve"> in more detail. </w:t>
      </w:r>
    </w:p>
    <w:p w:rsidR="001B3533" w:rsidRDefault="001B3533" w:rsidP="00363482">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363482">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363482">
      <w:r>
        <w:t>It i</w:t>
      </w:r>
      <w:r w:rsidR="001B3533">
        <w:t xml:space="preserve">s with these sliders that relate to the fitness of the agent. The fitness is determined by the player. </w:t>
      </w:r>
    </w:p>
    <w:p w:rsidR="001B3533" w:rsidRDefault="001B3533" w:rsidP="00363482">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363482">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363482">
      <w:pPr>
        <w:pStyle w:val="Heading3"/>
      </w:pPr>
      <w:bookmarkStart w:id="46" w:name="_Toc352673007"/>
      <w:r>
        <w:t>Conclusion</w:t>
      </w:r>
      <w:bookmarkEnd w:id="46"/>
    </w:p>
    <w:p w:rsidR="001B3533" w:rsidRPr="0093062B" w:rsidRDefault="001B3533" w:rsidP="00363482">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363482"/>
    <w:p w:rsidR="001B3533" w:rsidRPr="00F27C39" w:rsidRDefault="001B3533" w:rsidP="00363482">
      <w:r w:rsidRPr="00ED3959">
        <w:br w:type="page"/>
      </w:r>
    </w:p>
    <w:p w:rsidR="001B3533" w:rsidRPr="00ED3959" w:rsidRDefault="001B3533" w:rsidP="00363482">
      <w:pPr>
        <w:pStyle w:val="Heading2"/>
      </w:pPr>
      <w:bookmarkStart w:id="47" w:name="_Ref351064410"/>
      <w:bookmarkStart w:id="48" w:name="_Ref351064415"/>
      <w:bookmarkStart w:id="49" w:name="_Ref351064443"/>
      <w:bookmarkStart w:id="50" w:name="_Ref351064446"/>
      <w:bookmarkStart w:id="51" w:name="_Toc352673008"/>
      <w:bookmarkStart w:id="52" w:name="_Toc363506477"/>
      <w:r w:rsidRPr="00ED3959">
        <w:lastRenderedPageBreak/>
        <w:t>Neural Networks</w:t>
      </w:r>
      <w:bookmarkEnd w:id="47"/>
      <w:bookmarkEnd w:id="48"/>
      <w:bookmarkEnd w:id="49"/>
      <w:bookmarkEnd w:id="50"/>
      <w:bookmarkEnd w:id="51"/>
      <w:bookmarkEnd w:id="52"/>
    </w:p>
    <w:p w:rsidR="001B3533" w:rsidRPr="008070AF" w:rsidRDefault="001B3533" w:rsidP="00363482">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363482">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363482">
      <w:pPr>
        <w:spacing w:line="276" w:lineRule="auto"/>
      </w:pPr>
    </w:p>
    <w:p w:rsidR="001B3533" w:rsidRDefault="001B3533" w:rsidP="00363482">
      <w:pPr>
        <w:pStyle w:val="Heading3"/>
      </w:pPr>
      <w:bookmarkStart w:id="53" w:name="_Toc352673009"/>
      <w:r>
        <w:t>Single-layer Feedforward Architecture</w:t>
      </w:r>
      <w:bookmarkEnd w:id="53"/>
    </w:p>
    <w:p w:rsidR="001B3533" w:rsidRPr="000F1B4C" w:rsidRDefault="001B3533" w:rsidP="00363482">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363482">
      <w:pPr>
        <w:pStyle w:val="Heading3"/>
      </w:pPr>
      <w:bookmarkStart w:id="54" w:name="_Toc352673010"/>
      <w:r>
        <w:t xml:space="preserve">Multi-layered Feedforward </w:t>
      </w:r>
      <w:r>
        <w:rPr>
          <w:rFonts w:cs="Times New Roman"/>
        </w:rPr>
        <w:t>Architecture</w:t>
      </w:r>
      <w:bookmarkEnd w:id="54"/>
    </w:p>
    <w:p w:rsidR="001B3533" w:rsidRDefault="001B3533" w:rsidP="00363482">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363482">
      <w:pPr>
        <w:spacing w:line="276" w:lineRule="auto"/>
      </w:pPr>
    </w:p>
    <w:p w:rsidR="001B3533" w:rsidRPr="008942C9" w:rsidRDefault="001B3533" w:rsidP="00363482">
      <w:pPr>
        <w:spacing w:line="276" w:lineRule="auto"/>
      </w:pPr>
      <w:r>
        <w:fldChar w:fldCharType="begin"/>
      </w:r>
      <w:r>
        <w:instrText xml:space="preserve"> REF _Ref351132496 \h </w:instrText>
      </w:r>
      <w:r w:rsidR="00363482">
        <w:instrText xml:space="preserve"> \* MERGEFORMAT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w:t>
      </w:r>
      <w:r>
        <w:lastRenderedPageBreak/>
        <w:t xml:space="preserve">is connected to every neuron in the layer above it. Every connection also has a weight (not shown in figure). </w:t>
      </w:r>
    </w:p>
    <w:p w:rsidR="001B3533" w:rsidRDefault="001B3533" w:rsidP="00363482">
      <w:pPr>
        <w:pStyle w:val="ListParagraph"/>
        <w:spacing w:line="276" w:lineRule="auto"/>
        <w:jc w:val="both"/>
        <w:rPr>
          <w:rFonts w:cs="Times New Roman"/>
        </w:rPr>
      </w:pPr>
      <w:r>
        <w:rPr>
          <w:rFonts w:cs="Times New Roman"/>
          <w:noProof/>
          <w:lang w:eastAsia="en-GB"/>
        </w:rPr>
        <w:drawing>
          <wp:inline distT="0" distB="0" distL="0" distR="0" wp14:anchorId="7EA399EE" wp14:editId="65554235">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363482">
      <w:pPr>
        <w:pStyle w:val="Caption"/>
        <w:jc w:val="both"/>
        <w:rPr>
          <w:b w:val="0"/>
          <w:color w:val="auto"/>
        </w:rPr>
      </w:pPr>
      <w:bookmarkStart w:id="55" w:name="_Ref351132496"/>
      <w:bookmarkStart w:id="56" w:name="_Toc352633641"/>
      <w:bookmarkStart w:id="57" w:name="_Toc352671241"/>
      <w:bookmarkStart w:id="58" w:name="_Toc363506496"/>
      <w:r>
        <w:t xml:space="preserve">Figure </w:t>
      </w:r>
      <w:fldSimple w:instr=" SEQ Figure \* ARABIC ">
        <w:r w:rsidR="00F575AA">
          <w:rPr>
            <w:noProof/>
          </w:rPr>
          <w:t>3</w:t>
        </w:r>
      </w:fldSimple>
      <w:bookmarkEnd w:id="55"/>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363482"/>
    <w:p w:rsidR="001B3533" w:rsidRDefault="001B3533" w:rsidP="00363482">
      <w:r>
        <w:t xml:space="preserve">The same as the architecture above, all neurons have an activation function and all connections have a weight. </w:t>
      </w:r>
    </w:p>
    <w:p w:rsidR="001B3533" w:rsidRDefault="001B3533" w:rsidP="00363482">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363482"/>
    <w:p w:rsidR="001B3533" w:rsidRDefault="001B3533" w:rsidP="00363482">
      <w:pPr>
        <w:pStyle w:val="Heading3"/>
      </w:pPr>
      <w:bookmarkStart w:id="59" w:name="_Toc352673011"/>
      <w:r>
        <w:t>NEAT algorithm</w:t>
      </w:r>
      <w:bookmarkEnd w:id="59"/>
    </w:p>
    <w:p w:rsidR="001B3533" w:rsidRDefault="001B3533" w:rsidP="00363482">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363482">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1B3533" w:rsidRPr="00691FC8" w:rsidRDefault="001B3533" w:rsidP="00363482">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363482">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363482">
      <w:pPr>
        <w:pStyle w:val="Caption"/>
        <w:jc w:val="both"/>
      </w:pPr>
      <w:r>
        <w:rPr>
          <w:noProof/>
          <w:lang w:eastAsia="en-GB"/>
        </w:rPr>
        <w:drawing>
          <wp:inline distT="0" distB="0" distL="0" distR="0" wp14:anchorId="12D9EA1C" wp14:editId="4CF6FB81">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363482">
      <w:pPr>
        <w:pStyle w:val="Caption"/>
        <w:jc w:val="both"/>
        <w:rPr>
          <w:sz w:val="26"/>
          <w:szCs w:val="26"/>
        </w:rPr>
      </w:pPr>
      <w:bookmarkStart w:id="60" w:name="_Toc352633642"/>
      <w:bookmarkStart w:id="61" w:name="_Toc352671242"/>
      <w:bookmarkStart w:id="62" w:name="_Toc363506497"/>
      <w:r>
        <w:t xml:space="preserve">Figure </w:t>
      </w:r>
      <w:fldSimple w:instr=" SEQ Figure \* ARABIC ">
        <w:r w:rsidR="00F575AA">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r>
        <w:br w:type="page"/>
      </w:r>
    </w:p>
    <w:p w:rsidR="001B3533" w:rsidRPr="00ED3959" w:rsidRDefault="001B3533" w:rsidP="00363482">
      <w:pPr>
        <w:pStyle w:val="Heading2"/>
      </w:pPr>
      <w:bookmarkStart w:id="63" w:name="_Toc352673012"/>
      <w:bookmarkStart w:id="64" w:name="_Toc363506478"/>
      <w:r w:rsidRPr="00ED3959">
        <w:lastRenderedPageBreak/>
        <w:t>Interfacing In-between Games</w:t>
      </w:r>
      <w:bookmarkEnd w:id="63"/>
      <w:bookmarkEnd w:id="64"/>
    </w:p>
    <w:p w:rsidR="001B3533" w:rsidRDefault="001B3533" w:rsidP="00363482">
      <w:pPr>
        <w:pStyle w:val="Heading3"/>
      </w:pPr>
      <w:bookmarkStart w:id="65" w:name="_Toc352673013"/>
      <w:r>
        <w:t>ACI EAI</w:t>
      </w:r>
      <w:bookmarkEnd w:id="65"/>
    </w:p>
    <w:p w:rsidR="001A660D" w:rsidRDefault="001B3533" w:rsidP="00363482">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rsidP="00363482">
      <w:pPr>
        <w:spacing w:after="200" w:line="276" w:lineRule="auto"/>
      </w:pPr>
      <w:r>
        <w:br w:type="page"/>
      </w:r>
    </w:p>
    <w:p w:rsidR="001B3533" w:rsidRDefault="001A660D" w:rsidP="00363482">
      <w:pPr>
        <w:pStyle w:val="Heading2"/>
      </w:pPr>
      <w:bookmarkStart w:id="66" w:name="_Toc363506479"/>
      <w:r>
        <w:lastRenderedPageBreak/>
        <w:t>Mono</w:t>
      </w:r>
      <w:bookmarkEnd w:id="66"/>
      <w:r w:rsidR="001B3533">
        <w:br w:type="page"/>
      </w:r>
    </w:p>
    <w:p w:rsidR="001B3533" w:rsidRDefault="001B3533" w:rsidP="00363482">
      <w:pPr>
        <w:pStyle w:val="Heading2"/>
      </w:pPr>
      <w:bookmarkStart w:id="67" w:name="_Toc352673014"/>
      <w:bookmarkStart w:id="68" w:name="_Toc363506480"/>
      <w:r>
        <w:lastRenderedPageBreak/>
        <w:t>Literature Review Conclusion</w:t>
      </w:r>
      <w:bookmarkEnd w:id="67"/>
      <w:bookmarkEnd w:id="68"/>
    </w:p>
    <w:p w:rsidR="001B3533" w:rsidRDefault="001B3533" w:rsidP="00363482">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rsidR="00363482">
        <w:instrText xml:space="preserve"> \* MERGEFORMAT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363482">
      <w:r>
        <w:t xml:space="preserve">Chapter 3.3 </w:t>
      </w:r>
      <w:r>
        <w:fldChar w:fldCharType="begin"/>
      </w:r>
      <w:r>
        <w:instrText xml:space="preserve"> REF _Ref352421402 \h </w:instrText>
      </w:r>
      <w:r w:rsidR="00363482">
        <w:instrText xml:space="preserve">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363482">
      <w:r>
        <w:t xml:space="preserve">Section 3.2 </w:t>
      </w:r>
      <w:r>
        <w:fldChar w:fldCharType="begin"/>
      </w:r>
      <w:r>
        <w:instrText xml:space="preserve"> REF _Ref352428703 \h </w:instrText>
      </w:r>
      <w:r w:rsidR="00363482">
        <w:instrText xml:space="preserve">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363482">
      <w:r>
        <w:t xml:space="preserve">Section 3.4 </w:t>
      </w:r>
      <w:r>
        <w:fldChar w:fldCharType="begin"/>
      </w:r>
      <w:r>
        <w:instrText xml:space="preserve"> REF _Ref351064410 \h </w:instrText>
      </w:r>
      <w:r w:rsidR="00363482">
        <w:instrText xml:space="preserve"> \* MERGEFORMAT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363482">
      <w:pPr>
        <w:spacing w:line="276" w:lineRule="auto"/>
      </w:pPr>
      <w:r>
        <w:br w:type="page"/>
      </w:r>
    </w:p>
    <w:p w:rsidR="001B3533" w:rsidRDefault="001B3533" w:rsidP="00363482">
      <w:pPr>
        <w:pStyle w:val="Heading1"/>
      </w:pPr>
      <w:bookmarkStart w:id="69" w:name="_Toc363506481"/>
      <w:r>
        <w:lastRenderedPageBreak/>
        <w:t>Methodology</w:t>
      </w:r>
      <w:bookmarkEnd w:id="69"/>
    </w:p>
    <w:p w:rsidR="00581E4F" w:rsidRDefault="00581E4F" w:rsidP="00363482">
      <w:pPr>
        <w:pStyle w:val="Heading2"/>
      </w:pPr>
      <w:bookmarkStart w:id="70" w:name="_Toc363506482"/>
      <w:r>
        <w:t>Overview of the system</w:t>
      </w:r>
      <w:bookmarkEnd w:id="70"/>
    </w:p>
    <w:p w:rsidR="00581E4F" w:rsidRDefault="00581E4F" w:rsidP="00363482">
      <w:r>
        <w:t>The system being developed will contain 3 separate applications that will communicate</w:t>
      </w:r>
      <w:r w:rsidR="00876B70">
        <w:t xml:space="preserve"> with each other. The three applications are a game engine, an interface and lastly an</w:t>
      </w:r>
      <w:r w:rsidR="007C10E0">
        <w:t xml:space="preserve"> ANN</w:t>
      </w:r>
      <w:r w:rsidR="00876B70">
        <w:t xml:space="preserve">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363482">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B4549A" w:rsidRDefault="00B4549A" w:rsidP="00363482">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1A660D" w:rsidRPr="00581E4F" w:rsidRDefault="001A660D" w:rsidP="00363482"/>
    <w:p w:rsidR="001B3533" w:rsidRDefault="004F434B" w:rsidP="004F434B">
      <w:pPr>
        <w:pStyle w:val="Heading2"/>
        <w:numPr>
          <w:ilvl w:val="0"/>
          <w:numId w:val="0"/>
        </w:numPr>
      </w:pPr>
      <w:r w:rsidRPr="004F434B">
        <w:t xml:space="preserve"> </w:t>
      </w:r>
      <w:bookmarkStart w:id="71" w:name="_Toc363506483"/>
      <w:r w:rsidR="001B3533">
        <w:t>Prototype Method</w:t>
      </w:r>
      <w:bookmarkEnd w:id="71"/>
    </w:p>
    <w:p w:rsidR="004B7131" w:rsidRDefault="004B7131" w:rsidP="00363482">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w:t>
      </w:r>
      <w:r>
        <w:lastRenderedPageBreak/>
        <w:t xml:space="preserve">gives the author something to fall back on if the end product cannot be done. This was a concern for this project as no other projects like this was found. </w:t>
      </w:r>
    </w:p>
    <w:p w:rsidR="00147EC3" w:rsidRDefault="00B4549A" w:rsidP="00363482">
      <w:r>
        <w:t xml:space="preserve">This allows the larger product to be split into smaller simpler pieces that are built up until they are the final product. </w:t>
      </w:r>
    </w:p>
    <w:p w:rsidR="003D18F2" w:rsidRDefault="003D18F2"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One</w:t>
      </w:r>
    </w:p>
    <w:p w:rsidR="0052491B" w:rsidRPr="0052491B" w:rsidRDefault="0052491B" w:rsidP="00363482">
      <w:pPr>
        <w:pStyle w:val="Heading4"/>
      </w:pPr>
      <w:r>
        <w:t>Design</w:t>
      </w:r>
    </w:p>
    <w:p w:rsidR="00136A16" w:rsidRDefault="00136A16" w:rsidP="00363482">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363482">
      <w:pPr>
        <w:keepNext/>
      </w:pPr>
      <w:r>
        <w:rPr>
          <w:noProof/>
        </w:rPr>
        <w:drawing>
          <wp:inline distT="0" distB="0" distL="0" distR="0" wp14:anchorId="3A1B5AB5" wp14:editId="4673993C">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363482">
      <w:pPr>
        <w:pStyle w:val="Caption"/>
        <w:jc w:val="both"/>
      </w:pPr>
      <w:bookmarkStart w:id="72" w:name="_Toc363506498"/>
      <w:r>
        <w:t xml:space="preserve">Figure </w:t>
      </w:r>
      <w:fldSimple w:instr=" SEQ Figure \* ARABIC ">
        <w:r w:rsidR="00F575AA">
          <w:rPr>
            <w:noProof/>
          </w:rPr>
          <w:t>5</w:t>
        </w:r>
      </w:fldSimple>
      <w:r>
        <w:t xml:space="preserve"> Diagram showing how the wander behaviour works.</w:t>
      </w:r>
      <w:bookmarkEnd w:id="72"/>
      <w:r>
        <w:t xml:space="preserve"> </w:t>
      </w:r>
    </w:p>
    <w:p w:rsidR="0052491B" w:rsidRDefault="0052491B" w:rsidP="00363482">
      <w:pPr>
        <w:pStyle w:val="Heading4"/>
      </w:pPr>
      <w:r>
        <w:lastRenderedPageBreak/>
        <w:t>Implementation</w:t>
      </w:r>
    </w:p>
    <w:p w:rsidR="00AD3948" w:rsidRDefault="000B014B" w:rsidP="00363482">
      <w:r>
        <w:t xml:space="preserve">The first thing created was the environment that will be used for this and future prototypes. This was a simple square floor with four walls surrounding it. </w:t>
      </w:r>
    </w:p>
    <w:p w:rsidR="00411F86" w:rsidRDefault="00411F86" w:rsidP="00363482">
      <w:r>
        <w:t xml:space="preserve">Next was the bot, the bot could have been a full 3D model but instead of having to find and incorporate this, a simple capsule model that is provided in Unity was used. </w:t>
      </w:r>
      <w:r w:rsidR="00651D61">
        <w:t xml:space="preserve">This saves time as the developer now no longer has to deal with the complexities of using an external 3D model. </w:t>
      </w:r>
    </w:p>
    <w:p w:rsidR="00D90509" w:rsidRDefault="00796909" w:rsidP="00363482">
      <w:r>
        <w:t xml:space="preserve">Next the </w:t>
      </w:r>
      <w:r w:rsidR="00583944">
        <w:t xml:space="preserve">behaviour was created. The rate of adding was selected to happen during every update. </w:t>
      </w:r>
      <w:r w:rsidR="003A1F9D">
        <w:t xml:space="preserve">This was selected as it would provide a stable rate and that it would be simple to incorporate. </w:t>
      </w:r>
      <w:r w:rsidR="00552A14">
        <w:t xml:space="preserve">The update cycle happens roughly 30 times a second, therefore the range must </w:t>
      </w:r>
      <w:r w:rsidR="009E3943">
        <w:t xml:space="preserve">be small, to avoid </w:t>
      </w:r>
      <w:r w:rsidR="00BD7F7F">
        <w:t xml:space="preserve">the bot constantly rotating round in a circle. </w:t>
      </w:r>
    </w:p>
    <w:p w:rsidR="00515AF1" w:rsidRDefault="00515AF1" w:rsidP="00363482">
      <w:r>
        <w:t xml:space="preserve">After some trial and error the range of -10 to 10 was selected. This provided the bot with a wide enough range that it can move off in one direction, but small enough for it not to rotate round in a circle. If it did select to rotate round in a circle it had a wide turning circle. </w:t>
      </w:r>
      <w:r w:rsidR="0079270F">
        <w:t xml:space="preserve">The first value used was -20 to 20. This provided a bot that jittered about the environment, barely moving through it at all. The smaller range of -10 and 10 provided a </w:t>
      </w:r>
      <w:r w:rsidR="00471EB1">
        <w:t>smoother behaviour that always moved forward.</w:t>
      </w:r>
    </w:p>
    <w:p w:rsidR="00135E80" w:rsidRDefault="00135E80" w:rsidP="00363482">
      <w:r>
        <w:t xml:space="preserve">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 </w:t>
      </w:r>
    </w:p>
    <w:p w:rsidR="00135E80" w:rsidRDefault="00135E80" w:rsidP="00363482">
      <w:r>
        <w:t>Also the raycast was added at this part of the project solely because the author wanted to know that the bots x and z axis had definitely frozen and would not alter.</w:t>
      </w:r>
    </w:p>
    <w:p w:rsidR="00F40B1E" w:rsidRDefault="00F40B1E" w:rsidP="00363482"/>
    <w:p w:rsidR="002E1C61" w:rsidRPr="002E1C61" w:rsidRDefault="002E1C61" w:rsidP="00363482"/>
    <w:p w:rsidR="0052491B" w:rsidRDefault="0052491B" w:rsidP="00363482">
      <w:pPr>
        <w:pStyle w:val="Heading4"/>
      </w:pPr>
      <w:r>
        <w:lastRenderedPageBreak/>
        <w:t>Evaluation</w:t>
      </w:r>
    </w:p>
    <w:p w:rsidR="0052491B" w:rsidRDefault="0052491B" w:rsidP="00363482">
      <w:r>
        <w:t xml:space="preserve">Prototype one was a full success. The wander behaviour was correctly written with correct parameters. The bot wanders about the environment completely at random. </w:t>
      </w:r>
      <w:r w:rsidR="00E008EC">
        <w:t xml:space="preserve">The range of rotation was small enough that it provided a smooth behaviour but still allowed the bot to have a fairly small turning circle. </w:t>
      </w:r>
    </w:p>
    <w:p w:rsidR="0052491B" w:rsidRDefault="0052491B" w:rsidP="00363482">
      <w:r>
        <w:rPr>
          <w:noProof/>
        </w:rPr>
        <w:drawing>
          <wp:inline distT="0" distB="0" distL="0" distR="0" wp14:anchorId="5BCA7793" wp14:editId="015A280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363482">
      <w:pPr>
        <w:pStyle w:val="Caption"/>
        <w:jc w:val="both"/>
      </w:pPr>
      <w:bookmarkStart w:id="73" w:name="_Toc363506499"/>
      <w:r>
        <w:t xml:space="preserve">Figure </w:t>
      </w:r>
      <w:fldSimple w:instr=" SEQ Figure \* ARABIC ">
        <w:r w:rsidR="00F575AA">
          <w:rPr>
            <w:noProof/>
          </w:rPr>
          <w:t>6</w:t>
        </w:r>
      </w:fldSimple>
      <w:r>
        <w:t>. Prototype one featuring a bot moving about its environment. The red line shows which direction it is currently facing.</w:t>
      </w:r>
      <w:bookmarkEnd w:id="73"/>
    </w:p>
    <w:p w:rsidR="003D18F2" w:rsidRPr="002C2F6F" w:rsidRDefault="003D18F2" w:rsidP="00363482">
      <w:pPr>
        <w:spacing w:after="200" w:line="276" w:lineRule="auto"/>
        <w:rPr>
          <w:rFonts w:cs="Arial"/>
          <w:b/>
          <w:iCs/>
          <w:kern w:val="32"/>
          <w:sz w:val="28"/>
          <w:szCs w:val="28"/>
        </w:rPr>
      </w:pPr>
    </w:p>
    <w:p w:rsidR="002C2F6F" w:rsidRDefault="002C2F6F"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Two</w:t>
      </w:r>
    </w:p>
    <w:p w:rsidR="00A405A3" w:rsidRDefault="00A405A3" w:rsidP="00363482">
      <w:pPr>
        <w:pStyle w:val="Heading4"/>
      </w:pPr>
      <w:r>
        <w:t xml:space="preserve">Design </w:t>
      </w:r>
    </w:p>
    <w:p w:rsidR="001B4F62" w:rsidRDefault="001B4F62" w:rsidP="00363482">
      <w:r>
        <w:t xml:space="preserve">Prototype Two will be the first prototype that will feature the interface. This prototype will have basic interaction between the game engine and the interface. This is to test if communication is possible between the two. </w:t>
      </w:r>
    </w:p>
    <w:p w:rsidR="001B4F62" w:rsidRDefault="001B4F62" w:rsidP="00363482">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1B4F62" w:rsidRDefault="001B4F62" w:rsidP="00363482">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F14590" w:rsidRDefault="00F14590" w:rsidP="00363482">
      <w:r>
        <w:rPr>
          <w:noProof/>
        </w:rPr>
        <w:drawing>
          <wp:inline distT="0" distB="0" distL="0" distR="0" wp14:anchorId="7ABD93E3" wp14:editId="55DF706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084D15" w:rsidRDefault="00084D15" w:rsidP="00363482">
      <w:pPr>
        <w:pStyle w:val="Caption"/>
        <w:jc w:val="both"/>
      </w:pPr>
      <w:bookmarkStart w:id="74" w:name="_Toc363506500"/>
      <w:r>
        <w:t xml:space="preserve">Figure </w:t>
      </w:r>
      <w:fldSimple w:instr=" SEQ Figure \* ARABIC ">
        <w:r w:rsidR="00F575AA">
          <w:rPr>
            <w:noProof/>
          </w:rPr>
          <w:t>7</w:t>
        </w:r>
      </w:fldSimple>
      <w:r>
        <w:t xml:space="preserve"> Overview of the process that takes place in this prototype.</w:t>
      </w:r>
      <w:bookmarkEnd w:id="74"/>
    </w:p>
    <w:p w:rsidR="00A405A3" w:rsidRDefault="00A405A3" w:rsidP="00363482"/>
    <w:p w:rsidR="00A405A3" w:rsidRDefault="00A405A3" w:rsidP="00363482">
      <w:pPr>
        <w:pStyle w:val="Heading4"/>
      </w:pPr>
      <w:r>
        <w:t>Implementation</w:t>
      </w:r>
    </w:p>
    <w:p w:rsidR="00524351" w:rsidRDefault="00AF3EDD" w:rsidP="00363482">
      <w:r>
        <w:t xml:space="preserve">This starts from prototype one, the only difference is that the script with the wander behaviour has been removed. </w:t>
      </w:r>
      <w:r w:rsidR="00084D15">
        <w:t xml:space="preserve">The first item to create was the interface. </w:t>
      </w:r>
    </w:p>
    <w:p w:rsidR="00524351" w:rsidRDefault="00524351" w:rsidP="00363482">
      <w:r>
        <w:t xml:space="preserve">During development it became apparent that using WCF with Unity is far more complex than originally expected. After numerous attempts to get WCF working it was abandoned in favour of ASMX, which is itself an older version of WCF. </w:t>
      </w:r>
    </w:p>
    <w:p w:rsidR="00C54116" w:rsidRDefault="00C26EB6" w:rsidP="00363482">
      <w:r>
        <w:lastRenderedPageBreak/>
        <w:t>Creating the interface in ASMX</w:t>
      </w:r>
      <w:r w:rsidR="00D90595">
        <w:t xml:space="preserve"> was relatively </w:t>
      </w:r>
      <w:r w:rsidR="00D83C82">
        <w:t xml:space="preserve">straight forward. The developer writes the functions that they want and they make them web functions. </w:t>
      </w:r>
      <w:r w:rsidR="00C54116">
        <w:t>A function was created that takes in a</w:t>
      </w:r>
      <w:r w:rsidR="00A701EE">
        <w:t>n</w:t>
      </w:r>
      <w:r w:rsidR="00C54116">
        <w:t xml:space="preserve"> integer and adds it to the current count and returns the result. The interface contains an </w:t>
      </w:r>
      <w:r w:rsidR="00A701EE">
        <w:t xml:space="preserve">integer variable that acts as an </w:t>
      </w:r>
      <w:r w:rsidR="008B7CB5">
        <w:t>accumulator, which</w:t>
      </w:r>
      <w:r w:rsidR="00A701EE">
        <w:t xml:space="preserve"> keeps track of the number of times that the function has been called. </w:t>
      </w:r>
    </w:p>
    <w:p w:rsidR="00A405A3" w:rsidRDefault="00D83C82" w:rsidP="00363482">
      <w:r>
        <w:t>Once</w:t>
      </w:r>
      <w:r w:rsidR="008B7CB5">
        <w:t xml:space="preserve"> the developer has written the functions</w:t>
      </w:r>
      <w:r>
        <w:t xml:space="preserve"> they have to start the server. Once the server is up, the developer can make the server generate code that will deal with the connections and other low level details. </w:t>
      </w:r>
      <w:r w:rsidR="000E02AD">
        <w:t>This code is then placed within Unity.</w:t>
      </w:r>
    </w:p>
    <w:p w:rsidR="000E02AD" w:rsidRDefault="000E02AD" w:rsidP="00363482">
      <w:r>
        <w:t xml:space="preserve">Since this code has been generated and placed inside Unity, the next step is to </w:t>
      </w:r>
      <w:r w:rsidR="006C0989">
        <w:t xml:space="preserve">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A405A3" w:rsidRPr="00A405A3" w:rsidRDefault="00A405A3" w:rsidP="00363482">
      <w:pPr>
        <w:pStyle w:val="Heading4"/>
      </w:pPr>
      <w:r>
        <w:t xml:space="preserve">Evaluation </w:t>
      </w:r>
    </w:p>
    <w:p w:rsidR="00524351" w:rsidRDefault="00524351" w:rsidP="00363482">
      <w:r>
        <w:t xml:space="preserve">Prototype two featured a few differences from the original </w:t>
      </w:r>
      <w:r w:rsidR="007372C4">
        <w:t>plan but that was low level minor differences</w:t>
      </w:r>
      <w:r>
        <w:t xml:space="preserve">. Overall in the end the prototype is exactly that was described in the methodology. </w:t>
      </w:r>
    </w:p>
    <w:p w:rsidR="00DD5A4F" w:rsidRDefault="00DD5A4F" w:rsidP="00363482"/>
    <w:p w:rsidR="00F14590" w:rsidRDefault="00DD5A4F" w:rsidP="00363482">
      <w:pPr>
        <w:keepNext/>
        <w:spacing w:after="200" w:line="276" w:lineRule="auto"/>
      </w:pPr>
      <w:r w:rsidRPr="00F422F6">
        <w:rPr>
          <w:noProof/>
        </w:rPr>
        <w:drawing>
          <wp:inline distT="0" distB="0" distL="0" distR="0" wp14:anchorId="77E7742E" wp14:editId="05611056">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D5A4F" w:rsidRPr="00F422F6" w:rsidRDefault="00F14590" w:rsidP="00363482">
      <w:pPr>
        <w:pStyle w:val="Caption"/>
        <w:jc w:val="both"/>
      </w:pPr>
      <w:bookmarkStart w:id="75" w:name="_Toc363506501"/>
      <w:r>
        <w:t xml:space="preserve">Figure </w:t>
      </w:r>
      <w:fldSimple w:instr=" SEQ Figure \* ARABIC ">
        <w:r w:rsidR="00F575AA">
          <w:rPr>
            <w:noProof/>
          </w:rPr>
          <w:t>8</w:t>
        </w:r>
      </w:fldSimple>
      <w:r w:rsidRPr="00F14590">
        <w:t xml:space="preserve"> </w:t>
      </w:r>
      <w:r>
        <w:t>Prototype two with its button to communicate with the interface.</w:t>
      </w:r>
      <w:bookmarkEnd w:id="75"/>
    </w:p>
    <w:p w:rsidR="00B22682" w:rsidRPr="00B22682" w:rsidRDefault="00B22682" w:rsidP="00363482">
      <w:pPr>
        <w:rPr>
          <w:lang w:eastAsia="en-US"/>
        </w:rPr>
      </w:pPr>
    </w:p>
    <w:p w:rsidR="004B7131" w:rsidRDefault="004B7131" w:rsidP="00363482">
      <w:pPr>
        <w:pStyle w:val="Heading3"/>
      </w:pPr>
      <w:r>
        <w:t>Prototype Three</w:t>
      </w:r>
    </w:p>
    <w:p w:rsidR="008753FC" w:rsidRDefault="008753FC" w:rsidP="00363482">
      <w:pPr>
        <w:pStyle w:val="Heading4"/>
      </w:pPr>
      <w:r>
        <w:t>Design</w:t>
      </w:r>
    </w:p>
    <w:p w:rsidR="00C54116" w:rsidRDefault="00C54116" w:rsidP="00363482">
      <w:r>
        <w:t>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w:t>
      </w:r>
      <w:r w:rsidR="007404F8">
        <w:t xml:space="preserve"> frame </w:t>
      </w:r>
      <w:r>
        <w:t xml:space="preserve">rate is 30 frames per second. Therefore the interface must receive this function call, process the data and return a value before the next frame happens. </w:t>
      </w:r>
    </w:p>
    <w:p w:rsidR="008753FC" w:rsidRDefault="008753FC" w:rsidP="00363482"/>
    <w:p w:rsidR="008753FC" w:rsidRDefault="008753FC" w:rsidP="00363482">
      <w:pPr>
        <w:pStyle w:val="Heading4"/>
      </w:pPr>
      <w:r>
        <w:t>Implementation</w:t>
      </w:r>
    </w:p>
    <w:p w:rsidR="007404F8" w:rsidRPr="007404F8" w:rsidRDefault="007404F8" w:rsidP="00363482">
      <w:r>
        <w:t xml:space="preserve">Firstly a new function was created within the interface. This function generated a random value between two ranges, given </w:t>
      </w:r>
      <w:r w:rsidR="00DD190F">
        <w:t>as</w:t>
      </w:r>
      <w:r>
        <w:t xml:space="preserve"> input parameters. </w:t>
      </w:r>
      <w:r w:rsidR="00DD190F">
        <w:t xml:space="preserve">This would serve as the random value that would be given to the </w:t>
      </w:r>
    </w:p>
    <w:p w:rsidR="008753FC" w:rsidRDefault="008753FC" w:rsidP="00363482">
      <w:pPr>
        <w:pStyle w:val="Heading4"/>
      </w:pPr>
      <w:r>
        <w:t>Evaluation</w:t>
      </w:r>
    </w:p>
    <w:p w:rsidR="00F422F6" w:rsidRPr="00F422F6" w:rsidRDefault="00F422F6" w:rsidP="00363482">
      <w:r>
        <w:t xml:space="preserve">This prototype was viewed as a success as it achieves what it originally aimed to. </w:t>
      </w:r>
    </w:p>
    <w:p w:rsidR="00F422F6" w:rsidRDefault="00F422F6" w:rsidP="00363482">
      <w:r>
        <w:t>The interface appeared to keep up with the game engines 30 frames per second rate. There was a little jittering but that was due to the computer it was running on and the tasks that it was also doing at the time.</w:t>
      </w:r>
    </w:p>
    <w:p w:rsidR="00431CFC" w:rsidRDefault="00431CFC" w:rsidP="00363482">
      <w:r>
        <w:t>Testing on another more powerful machine proved that it can run smoothly at 30 frames per second, with virtually no jittering or lag.</w:t>
      </w:r>
    </w:p>
    <w:p w:rsidR="00F422F6" w:rsidRDefault="00F422F6" w:rsidP="00363482">
      <w:pPr>
        <w:keepNext/>
        <w:spacing w:after="200" w:line="276" w:lineRule="auto"/>
      </w:pPr>
      <w:r>
        <w:rPr>
          <w:noProof/>
        </w:rPr>
        <w:lastRenderedPageBreak/>
        <w:drawing>
          <wp:inline distT="0" distB="0" distL="0" distR="0" wp14:anchorId="77BC5E06" wp14:editId="10700185">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F422F6" w:rsidRPr="00917992" w:rsidRDefault="00F422F6" w:rsidP="00363482">
      <w:pPr>
        <w:pStyle w:val="Caption"/>
        <w:jc w:val="both"/>
      </w:pPr>
      <w:bookmarkStart w:id="76" w:name="_Toc363506502"/>
      <w:r>
        <w:t xml:space="preserve">Figure </w:t>
      </w:r>
      <w:fldSimple w:instr=" SEQ Figure \* ARABIC ">
        <w:r w:rsidR="00F575AA">
          <w:rPr>
            <w:noProof/>
          </w:rPr>
          <w:t>9</w:t>
        </w:r>
      </w:fldSimple>
      <w:r>
        <w:t xml:space="preserve"> Prototype 3 that features a wander behaviour, with its random numbers being generated by the interface, The altered colours of the environment is to help the reader see it.</w:t>
      </w:r>
      <w:bookmarkEnd w:id="76"/>
      <w:r>
        <w:t xml:space="preserve"> </w:t>
      </w:r>
    </w:p>
    <w:p w:rsidR="007964F2" w:rsidRDefault="007964F2" w:rsidP="00363482">
      <w:pPr>
        <w:spacing w:after="200" w:line="276" w:lineRule="auto"/>
        <w:rPr>
          <w:rFonts w:cs="Arial"/>
          <w:b/>
          <w:bCs/>
          <w:iCs/>
          <w:kern w:val="32"/>
          <w:sz w:val="26"/>
          <w:szCs w:val="26"/>
        </w:rPr>
      </w:pPr>
    </w:p>
    <w:p w:rsidR="00291BF4" w:rsidRDefault="00291BF4"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Four</w:t>
      </w:r>
    </w:p>
    <w:p w:rsidR="001571B9" w:rsidRDefault="006576A9" w:rsidP="00363482">
      <w:pPr>
        <w:pStyle w:val="Heading4"/>
      </w:pPr>
      <w:r>
        <w:t>Design</w:t>
      </w:r>
    </w:p>
    <w:p w:rsidR="001571B9" w:rsidRDefault="00D06F5F" w:rsidP="00363482">
      <w:r>
        <w:t>This prototype is aimed to show the capabilities of the interface. Having not only it connecting to the game engine, but also having it connect to another application</w:t>
      </w:r>
      <w:r w:rsidR="00CB3758">
        <w:t>,</w:t>
      </w:r>
      <w:r>
        <w:t xml:space="preserve"> that is running an artificial neural network.</w:t>
      </w:r>
      <w:r w:rsidR="00A85C71">
        <w:t xml:space="preserve"> This ANN is</w:t>
      </w:r>
      <w:r w:rsidR="00291BF4">
        <w:t xml:space="preserve"> tasked with making the bot in the environment learn </w:t>
      </w:r>
      <w:r w:rsidR="00B03AC2">
        <w:t>a certain</w:t>
      </w:r>
      <w:r w:rsidR="00291BF4">
        <w:t xml:space="preserve"> behaviour</w:t>
      </w:r>
      <w:r w:rsidR="00B03AC2">
        <w:t xml:space="preserve">. </w:t>
      </w:r>
    </w:p>
    <w:p w:rsidR="00291BF4" w:rsidRDefault="00291BF4" w:rsidP="00363482"/>
    <w:p w:rsidR="000D4895" w:rsidRDefault="000D4895" w:rsidP="00363482">
      <w:pPr>
        <w:keepNext/>
      </w:pPr>
      <w:r>
        <w:rPr>
          <w:noProof/>
        </w:rPr>
        <w:drawing>
          <wp:inline distT="0" distB="0" distL="0" distR="0" wp14:anchorId="33F7102D" wp14:editId="2834656B">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0D4895" w:rsidRDefault="000D4895" w:rsidP="00363482">
      <w:pPr>
        <w:pStyle w:val="Caption"/>
        <w:jc w:val="both"/>
      </w:pPr>
      <w:bookmarkStart w:id="77" w:name="_Toc363506503"/>
      <w:r>
        <w:t xml:space="preserve">Figure </w:t>
      </w:r>
      <w:fldSimple w:instr=" SEQ Figure \* ARABIC ">
        <w:r w:rsidR="00F575AA">
          <w:rPr>
            <w:noProof/>
          </w:rPr>
          <w:t>10</w:t>
        </w:r>
      </w:fldSimple>
      <w:r>
        <w:t xml:space="preserve"> Overview of the system</w:t>
      </w:r>
      <w:bookmarkEnd w:id="77"/>
    </w:p>
    <w:p w:rsidR="00291BF4" w:rsidRPr="00291BF4" w:rsidRDefault="00291BF4" w:rsidP="00363482">
      <w:pPr>
        <w:rPr>
          <w:lang w:eastAsia="en-US"/>
        </w:rPr>
      </w:pPr>
    </w:p>
    <w:p w:rsidR="003D1CB4" w:rsidRDefault="007964F2" w:rsidP="00363482">
      <w:pPr>
        <w:pStyle w:val="Heading4"/>
      </w:pPr>
      <w:r>
        <w:t>The</w:t>
      </w:r>
      <w:r w:rsidR="00291BF4">
        <w:t xml:space="preserve"> Artificial</w:t>
      </w:r>
      <w:r>
        <w:t xml:space="preserve"> Neural Network</w:t>
      </w:r>
    </w:p>
    <w:p w:rsidR="00291BF4" w:rsidRDefault="007964F2" w:rsidP="00363482">
      <w:r>
        <w:t>The ANN should be the first thing develo</w:t>
      </w:r>
      <w:r w:rsidR="00406B42">
        <w:t>ped for this prototype. Selecting the architecture and the correct activation functions as well as the other variable</w:t>
      </w:r>
      <w:r w:rsidR="00291BF4">
        <w:t>s</w:t>
      </w:r>
      <w:r w:rsidR="00406B42">
        <w:t xml:space="preserve"> is done by trial and error. </w:t>
      </w:r>
      <w:r w:rsidR="00717C2F">
        <w:t xml:space="preserve">There is no golden rule about how one should build it. </w:t>
      </w:r>
    </w:p>
    <w:p w:rsidR="008C13B2" w:rsidRDefault="00291BF4" w:rsidP="00363482">
      <w:r>
        <w:t xml:space="preserve">A simple feedforward multi-layered perceptron architecture was selected to be the original architecture. If this in any way it can easily be replaced for another architecture. </w:t>
      </w:r>
    </w:p>
    <w:p w:rsidR="001571B9" w:rsidRDefault="001571B9" w:rsidP="0036348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363482">
      <w:r>
        <w:lastRenderedPageBreak/>
        <w:t xml:space="preserve">The output nodes are yet again relative to what the ANN is trying to achieve. But since the ANN is trying to get the bot to learn a behaviour the output will be an action for the bot to do. This will no doubt include rotation, moving and maybe some other actions such as jumping. </w:t>
      </w:r>
    </w:p>
    <w:p w:rsidR="00D019BE" w:rsidRDefault="00E07384" w:rsidP="00363482">
      <w:r>
        <w:t xml:space="preserve">Since the ANN needs to be able to learn, a genetic algorithm will be produced to achieve this. The parameters of the GA are like the ANN a subject of trial and error. The fitness function of the GA will be relative to the </w:t>
      </w:r>
      <w:r w:rsidR="00FE6DF0">
        <w:t xml:space="preserve">ANN and the behaviour that the bot must learn. </w:t>
      </w:r>
    </w:p>
    <w:p w:rsidR="00E07384" w:rsidRDefault="00C205BE" w:rsidP="00363482">
      <w:r>
        <w:rPr>
          <w:noProof/>
        </w:rPr>
        <w:drawing>
          <wp:inline distT="0" distB="0" distL="0" distR="0" wp14:anchorId="7D236FE4" wp14:editId="53887C9B">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1571B9" w:rsidRDefault="00C205BE" w:rsidP="00363482">
      <w:pPr>
        <w:pStyle w:val="Caption"/>
        <w:jc w:val="both"/>
      </w:pPr>
      <w:bookmarkStart w:id="78" w:name="_Toc363506504"/>
      <w:r>
        <w:t xml:space="preserve">Figure </w:t>
      </w:r>
      <w:fldSimple w:instr=" SEQ Figure \* ARABIC ">
        <w:r w:rsidR="00F575AA">
          <w:rPr>
            <w:noProof/>
          </w:rPr>
          <w:t>11</w:t>
        </w:r>
      </w:fldSimple>
      <w:r>
        <w:t xml:space="preserve"> Architecture of the ANN</w:t>
      </w:r>
      <w:bookmarkEnd w:id="78"/>
    </w:p>
    <w:p w:rsidR="00C205BE" w:rsidRDefault="00C205BE" w:rsidP="00363482">
      <w:pPr>
        <w:pStyle w:val="Heading4"/>
        <w:rPr>
          <w:lang w:eastAsia="en-US"/>
        </w:rPr>
      </w:pPr>
      <w:r>
        <w:rPr>
          <w:lang w:eastAsia="en-US"/>
        </w:rPr>
        <w:t>Implementation</w:t>
      </w:r>
    </w:p>
    <w:p w:rsidR="00C205BE" w:rsidRDefault="00634514" w:rsidP="00363482">
      <w:pPr>
        <w:rPr>
          <w:lang w:eastAsia="en-US"/>
        </w:rPr>
      </w:pPr>
      <w:r>
        <w:rPr>
          <w:lang w:eastAsia="en-US"/>
        </w:rPr>
        <w:t xml:space="preserve">The first part of creating the neural network was creating all the nodes and connecting all of them together. This was straight forwards. The original </w:t>
      </w:r>
      <w:r w:rsidR="00954CDC">
        <w:rPr>
          <w:lang w:eastAsia="en-US"/>
        </w:rPr>
        <w:t>value of 5 nodes in the hidden layer was</w:t>
      </w:r>
      <w:r>
        <w:rPr>
          <w:lang w:eastAsia="en-US"/>
        </w:rPr>
        <w:t xml:space="preserve"> selected as a default value, along with the single layer of hidden nodes. </w:t>
      </w:r>
      <w:r w:rsidR="00907D52">
        <w:rPr>
          <w:lang w:eastAsia="en-US"/>
        </w:rPr>
        <w:t xml:space="preserve">These values were suitable for change if necessary. The nodes have to have an activation function, originally selected was the threshold activation function. But this was rejected as the output needed to be negative as well as positive. </w:t>
      </w:r>
      <w:r w:rsidR="004F19A6">
        <w:rPr>
          <w:lang w:eastAsia="en-US"/>
        </w:rPr>
        <w:t xml:space="preserve">Instead the hyperbolic tangent function was selected as it could allow for positive and negative values. </w:t>
      </w:r>
      <w:r w:rsidR="00326E56">
        <w:rPr>
          <w:lang w:eastAsia="en-US"/>
        </w:rPr>
        <w:t xml:space="preserve">The range of the weights for the connections was selected to be between -1 and 1. This provides a suitable range. </w:t>
      </w:r>
    </w:p>
    <w:p w:rsidR="00966A3D" w:rsidRPr="00C205BE" w:rsidRDefault="00966A3D" w:rsidP="00363482">
      <w:pPr>
        <w:rPr>
          <w:lang w:eastAsia="en-US"/>
        </w:rPr>
      </w:pPr>
      <w:r>
        <w:rPr>
          <w:lang w:eastAsia="en-US"/>
        </w:rPr>
        <w:lastRenderedPageBreak/>
        <w:t xml:space="preserve">The GA was setup with the default parameters of 25% for crossover rate. This means that each generation that 25% of the best members will carry through to the next generation. </w:t>
      </w:r>
      <w:r w:rsidR="000F40D3">
        <w:rPr>
          <w:lang w:eastAsia="en-US"/>
        </w:rPr>
        <w:t xml:space="preserve">The population size is kept to 10, due to each member having to run for a certain amount of time to establish their fitness. </w:t>
      </w:r>
      <w:r w:rsidR="00426129">
        <w:rPr>
          <w:lang w:eastAsia="en-US"/>
        </w:rPr>
        <w:t xml:space="preserve">The mutation rate was set to 8%. Tournament selection was chosen as the selection method, providing the GA with a fair way of selecting individuals to cross. </w:t>
      </w:r>
      <w:r w:rsidR="001F2503">
        <w:rPr>
          <w:lang w:eastAsia="en-US"/>
        </w:rPr>
        <w:t xml:space="preserve">Single point crossover was selected as the crossover method. This was the simplest and could provide good results. </w:t>
      </w:r>
      <w:r w:rsidR="001661F5">
        <w:rPr>
          <w:lang w:eastAsia="en-US"/>
        </w:rPr>
        <w:t>All of these can be altered or swapped for different methods depending on the results of the network in the next section.</w:t>
      </w:r>
    </w:p>
    <w:p w:rsidR="00C205BE" w:rsidRPr="00C205BE" w:rsidRDefault="00D019BE" w:rsidP="00363482">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short, therefore it was increased to 30 seconds which gave substantially better results. </w:t>
      </w:r>
    </w:p>
    <w:p w:rsidR="003D1CB4" w:rsidRDefault="003D1CB4" w:rsidP="00363482">
      <w:pPr>
        <w:pStyle w:val="Heading4"/>
      </w:pPr>
      <w:r>
        <w:t>Need for a delay</w:t>
      </w:r>
    </w:p>
    <w:p w:rsidR="00886FD2" w:rsidRPr="00886FD2" w:rsidRDefault="00886FD2" w:rsidP="0036348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Default="009239B4" w:rsidP="00363482">
      <w:pPr>
        <w:pStyle w:val="Heading4"/>
      </w:pPr>
      <w:r>
        <w:lastRenderedPageBreak/>
        <w:t>Connecting two servers</w:t>
      </w:r>
    </w:p>
    <w:p w:rsidR="00885BAB" w:rsidRDefault="009239B4" w:rsidP="00363482">
      <w:r>
        <w:t xml:space="preserve">The original idea was to have the ANN running on a different application and have the interface communicate with it. </w:t>
      </w:r>
      <w:r w:rsidR="00C50EE2">
        <w:t xml:space="preserve">This proved extremely difficult as </w:t>
      </w:r>
      <w:r w:rsidR="00A7451B">
        <w:t xml:space="preserve">not only would it not run, it would full crash the machine it was running on. This was true even when giving the server a completely different port to run on. </w:t>
      </w:r>
      <w:r w:rsidR="009415F8">
        <w:t>After numerous attempts to fix this t</w:t>
      </w:r>
      <w:r w:rsidR="00A6393B">
        <w:t xml:space="preserve">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r w:rsidR="00C50EE2">
        <w:t xml:space="preserve"> </w:t>
      </w:r>
    </w:p>
    <w:p w:rsidR="00F611B4" w:rsidRDefault="00F611B4" w:rsidP="00F611B4">
      <w:pPr>
        <w:pStyle w:val="Heading4"/>
      </w:pPr>
      <w:r>
        <w:t>Two node output architecture</w:t>
      </w:r>
    </w:p>
    <w:p w:rsidR="00F611B4" w:rsidRPr="00F611B4" w:rsidRDefault="00F611B4" w:rsidP="00F611B4">
      <w:r>
        <w:t>During training it became apparent that the single node output was not achieving high enough results for the fitness. Upon closer observation it was clear that the bot would move closer to the target bot, and then move right pas</w:t>
      </w:r>
      <w:r w:rsidR="009D3BAF">
        <w:t>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w:t>
      </w:r>
      <w:r w:rsidR="007E6FEF">
        <w:t xml:space="preserve"> one of</w:t>
      </w:r>
      <w:r w:rsidR="009D3BAF">
        <w:t xml:space="preserve"> the </w:t>
      </w:r>
      <w:r w:rsidR="007E6FEF">
        <w:t xml:space="preserve">ANN’s output nodes. </w:t>
      </w:r>
      <w:r w:rsidR="0005337C">
        <w:t>This now meant that the bot could also move backwards. Upon first training the bot with the new architecture it became apparent that the bot preferred to move backwards.</w:t>
      </w:r>
    </w:p>
    <w:p w:rsidR="006E6DE3" w:rsidRDefault="006E6DE3" w:rsidP="006E6DE3">
      <w:pPr>
        <w:keepNext/>
      </w:pPr>
      <w:r>
        <w:rPr>
          <w:noProof/>
        </w:rPr>
        <w:drawing>
          <wp:inline distT="0" distB="0" distL="0" distR="0" wp14:anchorId="5AAD658D" wp14:editId="491DC5C3">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6E6DE3" w:rsidRPr="00D70C96" w:rsidRDefault="006E6DE3" w:rsidP="006E6DE3">
      <w:pPr>
        <w:pStyle w:val="Caption"/>
        <w:jc w:val="both"/>
      </w:pPr>
      <w:bookmarkStart w:id="79" w:name="_Toc363506505"/>
      <w:r>
        <w:t xml:space="preserve">Figure </w:t>
      </w:r>
      <w:r>
        <w:fldChar w:fldCharType="begin"/>
      </w:r>
      <w:r>
        <w:instrText xml:space="preserve"> SEQ Figure \* ARABIC </w:instrText>
      </w:r>
      <w:r>
        <w:fldChar w:fldCharType="separate"/>
      </w:r>
      <w:r w:rsidR="00F575AA">
        <w:rPr>
          <w:noProof/>
        </w:rPr>
        <w:t>12</w:t>
      </w:r>
      <w:r>
        <w:rPr>
          <w:noProof/>
        </w:rPr>
        <w:fldChar w:fldCharType="end"/>
      </w:r>
      <w:r>
        <w:t xml:space="preserve">  The new ANN architecture</w:t>
      </w:r>
      <w:bookmarkEnd w:id="79"/>
    </w:p>
    <w:p w:rsidR="00885BAB" w:rsidRDefault="00885BAB" w:rsidP="00363482"/>
    <w:p w:rsidR="00885BAB" w:rsidRDefault="00885BAB" w:rsidP="00885BAB">
      <w:pPr>
        <w:pStyle w:val="Heading4"/>
      </w:pPr>
      <w:r>
        <w:lastRenderedPageBreak/>
        <w:t>Three Raycast Approach</w:t>
      </w:r>
    </w:p>
    <w:p w:rsidR="005E0962" w:rsidRDefault="00885BAB" w:rsidP="00885BAB">
      <w:r>
        <w:t xml:space="preserve">During </w:t>
      </w:r>
      <w:r w:rsidR="00F575AA">
        <w:t>training</w:t>
      </w:r>
      <w:r>
        <w:t xml:space="preserve"> of the neural network it was discovered that a single raycast was not producing adequate results, the results were far too small. Therefore in order to try and improve these results </w:t>
      </w:r>
      <w:r w:rsidR="003C435F">
        <w:t>the amount of raycasts were increased. These new raycasts a</w:t>
      </w:r>
      <w:r w:rsidR="005E0962">
        <w:t xml:space="preserve">re fed into the neural network as inputs. </w:t>
      </w:r>
    </w:p>
    <w:p w:rsidR="005E0962" w:rsidRDefault="006E6DE3" w:rsidP="00885BAB">
      <w:r>
        <w:rPr>
          <w:noProof/>
        </w:rPr>
        <w:drawing>
          <wp:inline distT="0" distB="0" distL="0" distR="0" wp14:anchorId="594BCC1F" wp14:editId="4BE29C86">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885BAB" w:rsidRPr="00885BAB" w:rsidRDefault="006E6DE3" w:rsidP="006E6DE3">
      <w:pPr>
        <w:pStyle w:val="Caption"/>
      </w:pPr>
      <w:r>
        <w:t xml:space="preserve">Figure </w:t>
      </w:r>
      <w:fldSimple w:instr=" SEQ Figure \* ARABIC ">
        <w:r w:rsidR="00F575AA">
          <w:rPr>
            <w:noProof/>
          </w:rPr>
          <w:t>13</w:t>
        </w:r>
      </w:fldSimple>
      <w:r>
        <w:t xml:space="preserve"> New NN architecture</w:t>
      </w:r>
    </w:p>
    <w:p w:rsidR="00F575AA" w:rsidRDefault="00F575AA">
      <w:pPr>
        <w:spacing w:after="200" w:line="276" w:lineRule="auto"/>
        <w:jc w:val="left"/>
      </w:pPr>
    </w:p>
    <w:p w:rsidR="00F575AA" w:rsidRDefault="00F575AA">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F575AA" w:rsidRDefault="00F575AA">
      <w:pPr>
        <w:spacing w:after="200" w:line="276" w:lineRule="auto"/>
        <w:jc w:val="left"/>
      </w:pPr>
      <w:r>
        <w:t xml:space="preserve"> </w:t>
      </w:r>
      <w:r>
        <w:rPr>
          <w:noProof/>
        </w:rPr>
        <w:drawing>
          <wp:inline distT="0" distB="0" distL="0" distR="0">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6E6DE3" w:rsidRDefault="00F575AA" w:rsidP="00F575AA">
      <w:pPr>
        <w:pStyle w:val="Caption"/>
      </w:pPr>
      <w:r>
        <w:t xml:space="preserve">Figure </w:t>
      </w:r>
      <w:fldSimple w:instr=" SEQ Figure \* ARABIC ">
        <w:r>
          <w:rPr>
            <w:noProof/>
          </w:rPr>
          <w:t>14</w:t>
        </w:r>
      </w:fldSimple>
      <w:r>
        <w:t xml:space="preserve"> The single raycast bot on the left side. Showing the single ray being cast directly in front of itself. The bot on the right hand side shows the original single raycast, as well as the new rays that are being fired from 45 degrees from the original raycast. </w:t>
      </w:r>
      <w:r w:rsidR="006E6DE3">
        <w:br w:type="page"/>
      </w:r>
    </w:p>
    <w:p w:rsidR="00FF6DAD" w:rsidRDefault="00FF6DAD" w:rsidP="00363482">
      <w:pPr>
        <w:pStyle w:val="Heading3"/>
      </w:pPr>
      <w:r>
        <w:lastRenderedPageBreak/>
        <w:t>Level One</w:t>
      </w:r>
    </w:p>
    <w:p w:rsidR="00B25823" w:rsidRPr="00B25823" w:rsidRDefault="00B25823" w:rsidP="00363482">
      <w:pPr>
        <w:pStyle w:val="Heading4"/>
      </w:pPr>
      <w:r>
        <w:t>Design</w:t>
      </w:r>
    </w:p>
    <w:p w:rsidR="00FF6DAD" w:rsidRDefault="00E32EDA" w:rsidP="00363482">
      <w:r>
        <w:t xml:space="preserve">Level one will feature the bot learning through the ANN to follow another bot using the wander behaviour. This shows that the interface and ANN combination can be used co-operatively between bots. </w:t>
      </w:r>
    </w:p>
    <w:p w:rsidR="00A36CAA" w:rsidRDefault="00010360" w:rsidP="00363482">
      <w:r>
        <w:t>The environment contains two objects, the bot that will be controlled by the ANN and another bot, that is controlled either by a human player or that is controlled by a wander</w:t>
      </w:r>
      <w:r w:rsidR="00B25823">
        <w:t xml:space="preserve"> steering</w:t>
      </w:r>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E3777B" w:rsidRDefault="00B25823" w:rsidP="00363482">
      <w:r>
        <w:t xml:space="preserve">The fitness of this is dependent upon how often the ANN bot is directly facing the target/player bot. </w:t>
      </w:r>
      <w:r w:rsidR="001A6BA7">
        <w:t xml:space="preserve">This will be a simple accumulated value, which will </w:t>
      </w:r>
      <w:r w:rsidR="00EC2F58">
        <w:t xml:space="preserve">be </w:t>
      </w:r>
      <w:r w:rsidR="001A6BA7">
        <w:t xml:space="preserve">calculated at every frame. </w:t>
      </w:r>
    </w:p>
    <w:p w:rsidR="002B53B5" w:rsidRDefault="00EA6B48" w:rsidP="00363482">
      <w:pPr>
        <w:keepNext/>
      </w:pPr>
      <w:r>
        <w:t xml:space="preserve">The </w:t>
      </w:r>
      <w:r w:rsidR="001E6376">
        <w:t>inputs</w:t>
      </w:r>
      <w:r>
        <w:t xml:space="preserve"> of the network will be the raycast data, this will have to be converted into an integer in order for the ANN to use it. </w:t>
      </w:r>
      <w:r w:rsidR="001E6376">
        <w:t xml:space="preserve">The outputs will be the amount to rotate by. </w:t>
      </w:r>
    </w:p>
    <w:p w:rsidR="00EA6B48" w:rsidRDefault="00EA6B48" w:rsidP="00363482">
      <w:pPr>
        <w:pStyle w:val="Caption"/>
        <w:jc w:val="both"/>
      </w:pPr>
    </w:p>
    <w:p w:rsidR="00E3777B" w:rsidRDefault="00EA6B48" w:rsidP="00363482">
      <w:pPr>
        <w:pStyle w:val="Heading4"/>
      </w:pPr>
      <w:r>
        <w:t>Implementation</w:t>
      </w:r>
    </w:p>
    <w:p w:rsidR="00D70C96" w:rsidRDefault="00D70C96" w:rsidP="00363482">
      <w:r>
        <w:t xml:space="preserve">Creating a moving bot with a wander behaviour was simple as the code was already written in prototype one. </w:t>
      </w:r>
      <w:r w:rsidR="001C212C">
        <w:t xml:space="preserve">Incorporating the player controls was straight forward. </w:t>
      </w:r>
    </w:p>
    <w:p w:rsidR="008971E2" w:rsidRDefault="008971E2" w:rsidP="00363482">
      <w:r>
        <w:t xml:space="preserve">The first issue with this prototype was the bot moving, even after slowing the wandering bot to a snail’s pace the ANN was still getting poor results. Therefore in </w:t>
      </w:r>
      <w:r>
        <w:lastRenderedPageBreak/>
        <w:t xml:space="preserve">an effort to solve this issue the wander behaviour was removed from the bot. This provided a stationary bot and the fitness’s of the training ANN sharply increased. </w:t>
      </w:r>
    </w:p>
    <w:p w:rsidR="00603545" w:rsidRDefault="00603545" w:rsidP="00363482">
      <w:pPr>
        <w:spacing w:after="200" w:line="276" w:lineRule="auto"/>
      </w:pPr>
    </w:p>
    <w:p w:rsidR="00E85FD8" w:rsidRDefault="00152FC5" w:rsidP="00363482">
      <w:pPr>
        <w:spacing w:after="200" w:line="276" w:lineRule="auto"/>
        <w:rPr>
          <w:rFonts w:cs="Arial"/>
          <w:iCs/>
          <w:kern w:val="32"/>
          <w:szCs w:val="28"/>
        </w:rPr>
      </w:pPr>
      <w:r>
        <w:t xml:space="preserve">Originally the fitness was dependent upon solely the amount of times that the bot was looking directly at the target. This provided poor results during training, as the bot would spin around at high speeds and collect high </w:t>
      </w:r>
      <w:r w:rsidR="00A25F58">
        <w:t>fitness’s</w:t>
      </w:r>
      <w:r>
        <w:t xml:space="preserve">. </w:t>
      </w:r>
      <w:r w:rsidR="00A25F58">
        <w:t xml:space="preserve">Therefore a new fitness was created. The distance from the bot to the target was now also taken into account. </w:t>
      </w:r>
      <w:r w:rsidR="001C0AF0">
        <w:t xml:space="preserve">This provided far better results during testing. </w:t>
      </w:r>
      <w:r w:rsidR="00E85FD8">
        <w:br w:type="page"/>
      </w:r>
    </w:p>
    <w:p w:rsidR="00FF6DAD" w:rsidRDefault="00FF6DAD" w:rsidP="00363482">
      <w:pPr>
        <w:pStyle w:val="Heading4"/>
      </w:pPr>
      <w:r>
        <w:lastRenderedPageBreak/>
        <w:t>Level Two</w:t>
      </w:r>
    </w:p>
    <w:p w:rsidR="00B24D9D" w:rsidRPr="00B24D9D" w:rsidRDefault="00B24D9D" w:rsidP="00363482">
      <w:pPr>
        <w:pStyle w:val="Heading4"/>
      </w:pPr>
      <w:r>
        <w:t>Design</w:t>
      </w:r>
    </w:p>
    <w:p w:rsidR="00B24D9D" w:rsidRDefault="0059070D" w:rsidP="00363482">
      <w:pPr>
        <w:spacing w:after="200" w:line="276" w:lineRule="auto"/>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p>
    <w:p w:rsidR="00B24D9D" w:rsidRPr="00B24D9D" w:rsidRDefault="00B24D9D" w:rsidP="00363482">
      <w:pPr>
        <w:pStyle w:val="Heading4"/>
        <w:rPr>
          <w:sz w:val="26"/>
          <w:szCs w:val="26"/>
        </w:rPr>
      </w:pPr>
      <w:r>
        <w:t>Implementation</w:t>
      </w:r>
    </w:p>
    <w:p w:rsidR="009B34DB" w:rsidRDefault="00B24D9D" w:rsidP="00363482">
      <w:r>
        <w:t>The environment, bots and ANN from the previous level were all carried though to this level. The first change though was the introduction of collectable items in the environment. These items are randomly places around the environment. Each bot, either ANN controlled or player</w:t>
      </w:r>
      <w:r w:rsidR="009B34DB">
        <w:t xml:space="preserve"> controlled</w:t>
      </w:r>
      <w:r>
        <w:t>, would get a single point for every item they collected. In the ANN bot’s case these points would re</w:t>
      </w:r>
      <w:r w:rsidR="009B34DB">
        <w:t>present its fitness.</w:t>
      </w:r>
      <w:r w:rsidR="00F62F4B">
        <w:t xml:space="preserve"> After the training time of a given ANN bots evaluation time was up, all items in the environment would be destroyed and a whole new lot would be created. </w:t>
      </w:r>
      <w:r w:rsidR="00B42924">
        <w:t>The amount of items would stay the s</w:t>
      </w:r>
      <w:r w:rsidR="00FA23C5">
        <w:t xml:space="preserve">ame for each bot during training. </w:t>
      </w:r>
      <w:r w:rsidR="00FE2289">
        <w:t>The amount of items was set to 10, as 10 would prove to be challenging to collect in the time limit provided.</w:t>
      </w:r>
    </w:p>
    <w:p w:rsidR="003D18F2" w:rsidRPr="00B24D9D" w:rsidRDefault="004F434B" w:rsidP="000E2A49">
      <w:pPr>
        <w:pStyle w:val="Heading4"/>
      </w:pPr>
      <w:r>
        <w:t>Evaluation</w:t>
      </w:r>
      <w:r w:rsidR="003D18F2">
        <w:br w:type="page"/>
      </w:r>
    </w:p>
    <w:p w:rsidR="004B7131" w:rsidRDefault="004B7131" w:rsidP="00363482">
      <w:pPr>
        <w:pStyle w:val="Heading3"/>
      </w:pPr>
      <w:r>
        <w:lastRenderedPageBreak/>
        <w:t>Final Product</w:t>
      </w:r>
    </w:p>
    <w:p w:rsidR="004B7131" w:rsidRDefault="00C059A0" w:rsidP="00363482">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363482"/>
    <w:p w:rsidR="003D18F2" w:rsidRDefault="003D18F2" w:rsidP="00363482">
      <w:pPr>
        <w:spacing w:after="200" w:line="276" w:lineRule="auto"/>
        <w:rPr>
          <w:rFonts w:cs="Arial"/>
          <w:b/>
          <w:iCs/>
          <w:kern w:val="32"/>
          <w:sz w:val="28"/>
          <w:szCs w:val="28"/>
        </w:rPr>
      </w:pPr>
      <w:r>
        <w:br w:type="page"/>
      </w:r>
    </w:p>
    <w:p w:rsidR="006917F9" w:rsidRDefault="006917F9" w:rsidP="00363482">
      <w:pPr>
        <w:pStyle w:val="Heading2"/>
      </w:pPr>
      <w:bookmarkStart w:id="80" w:name="_Toc363506484"/>
      <w:r>
        <w:lastRenderedPageBreak/>
        <w:t>Tutorial</w:t>
      </w:r>
      <w:bookmarkEnd w:id="80"/>
      <w:r>
        <w:t xml:space="preserve"> </w:t>
      </w:r>
    </w:p>
    <w:p w:rsidR="006917F9" w:rsidRDefault="006917F9" w:rsidP="00363482">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363482">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363482"/>
    <w:p w:rsidR="001B3533" w:rsidRDefault="001B3533" w:rsidP="00363482">
      <w:pPr>
        <w:pStyle w:val="Heading2"/>
      </w:pPr>
      <w:r>
        <w:br w:type="page"/>
      </w:r>
    </w:p>
    <w:p w:rsidR="005C5909" w:rsidRDefault="005C5909" w:rsidP="00363482">
      <w:pPr>
        <w:pStyle w:val="Heading1"/>
      </w:pPr>
      <w:bookmarkStart w:id="81" w:name="_Toc363506485"/>
      <w:r>
        <w:lastRenderedPageBreak/>
        <w:t>Discussion</w:t>
      </w:r>
      <w:bookmarkEnd w:id="81"/>
    </w:p>
    <w:p w:rsidR="00E94EEA" w:rsidRDefault="00E94EEA" w:rsidP="00363482"/>
    <w:p w:rsidR="008E32FA" w:rsidRDefault="00E94EEA" w:rsidP="004F434B">
      <w:pPr>
        <w:pStyle w:val="Heading2"/>
      </w:pPr>
      <w:bookmarkStart w:id="82" w:name="_Toc363506486"/>
      <w:r>
        <w:t>Differences</w:t>
      </w:r>
      <w:bookmarkEnd w:id="82"/>
    </w:p>
    <w:p w:rsidR="008E32FA" w:rsidRPr="008E32FA" w:rsidRDefault="008E32FA" w:rsidP="00363482">
      <w:pPr>
        <w:pStyle w:val="Heading3"/>
      </w:pPr>
      <w:r>
        <w:t>Built in Code Vs Separate Server</w:t>
      </w:r>
    </w:p>
    <w:p w:rsidR="00E94EEA" w:rsidRDefault="00E94EEA" w:rsidP="00363482">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4F434B" w:rsidRDefault="004F434B" w:rsidP="004F434B">
      <w:pPr>
        <w:pStyle w:val="Heading3"/>
      </w:pPr>
      <w:r>
        <w:t>WCF vs ASMX</w:t>
      </w:r>
    </w:p>
    <w:p w:rsidR="004F434B" w:rsidRDefault="004F434B" w:rsidP="004F434B">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w:t>
      </w:r>
      <w:r>
        <w:lastRenderedPageBreak/>
        <w:t xml:space="preserve">approaches. WCF not working only became apparent during the creation of this prototype. </w:t>
      </w:r>
    </w:p>
    <w:p w:rsidR="004F434B" w:rsidRPr="00147EC3" w:rsidRDefault="004F434B" w:rsidP="004F434B">
      <w:r>
        <w:t>Overall this prototype achieved what it aimed to be, it establishes a connection to the server, aka the interface, and then deals with its returned data. The interface was very straightforward in development in that this is a simple function, the only challenge was setting up the server and learning how to generate necessary files.</w:t>
      </w:r>
    </w:p>
    <w:p w:rsidR="001571B9" w:rsidRDefault="001571B9" w:rsidP="00363482"/>
    <w:p w:rsidR="008E32FA" w:rsidRDefault="001571B9" w:rsidP="004F434B">
      <w:pPr>
        <w:pStyle w:val="Heading2"/>
      </w:pPr>
      <w:bookmarkStart w:id="83" w:name="_Toc363506487"/>
      <w:r>
        <w:t xml:space="preserve">Evaluation of </w:t>
      </w:r>
      <w:bookmarkEnd w:id="83"/>
      <w:r w:rsidR="00D125CC">
        <w:t>Generalness</w:t>
      </w:r>
      <w:r>
        <w:t xml:space="preserve"> </w:t>
      </w:r>
    </w:p>
    <w:p w:rsidR="009A6DEA" w:rsidRDefault="009A6DEA" w:rsidP="009A6DEA"/>
    <w:p w:rsidR="009A6DEA" w:rsidRDefault="009A6DEA" w:rsidP="009A6DEA">
      <w:pPr>
        <w:pStyle w:val="Heading2"/>
      </w:pPr>
      <w:r>
        <w:t>Saving the ANN bot</w:t>
      </w:r>
    </w:p>
    <w:p w:rsidR="00697467" w:rsidRDefault="00697467" w:rsidP="00697467">
      <w:r>
        <w:t xml:space="preserve">One ability that would have been a </w:t>
      </w:r>
      <w:r w:rsidR="00551D54">
        <w:t xml:space="preserve">great advantage would have been the ability to save the neural network. </w:t>
      </w:r>
    </w:p>
    <w:p w:rsidR="009E3C7C" w:rsidRDefault="009E3C7C" w:rsidP="00697467">
      <w:r>
        <w:t xml:space="preserve">This was tried to be incorporated into the project. </w:t>
      </w:r>
    </w:p>
    <w:p w:rsidR="009E3C7C" w:rsidRDefault="009E3C7C" w:rsidP="00697467">
      <w:r>
        <w:t xml:space="preserve">The first problem was </w:t>
      </w:r>
      <w:r w:rsidRPr="009E3C7C">
        <w:t>serialization</w:t>
      </w:r>
      <w:r>
        <w:t xml:space="preserve"> of the network. Since the storage was on the web server.</w:t>
      </w:r>
    </w:p>
    <w:p w:rsidR="009E3C7C" w:rsidRDefault="009E3C7C" w:rsidP="00697467">
      <w:r>
        <w:t xml:space="preserve">The first error </w:t>
      </w:r>
      <w:r w:rsidR="00CC49D9">
        <w:t>encountered was</w:t>
      </w:r>
      <w:r>
        <w:t xml:space="preserve"> the </w:t>
      </w:r>
      <w:r w:rsidRPr="009E3C7C">
        <w:t>serialization</w:t>
      </w:r>
      <w:r>
        <w:t xml:space="preserve"> of the object. </w:t>
      </w:r>
      <w:r w:rsidR="00CC49D9">
        <w:t xml:space="preserve">This proved to be difficult within Unity. </w:t>
      </w:r>
    </w:p>
    <w:p w:rsidR="00CC49D9" w:rsidRDefault="00CC49D9" w:rsidP="00697467">
      <w:r>
        <w:t xml:space="preserve">Time constraints determined that this item was going to be dropped. While it would have been a great feature, the time taken to not only finish serialization of the data, but also </w:t>
      </w:r>
      <w:r w:rsidR="00133DA9">
        <w:t xml:space="preserve">having to incorporate having a system to read the data back in. </w:t>
      </w:r>
    </w:p>
    <w:p w:rsidR="00D125CC" w:rsidRDefault="003E6C23" w:rsidP="00697467">
      <w:r>
        <w:t xml:space="preserve">Also incorporating it into </w:t>
      </w:r>
      <w:r w:rsidR="00B75D24">
        <w:t xml:space="preserve">the Unity, having the user select </w:t>
      </w:r>
      <w:r w:rsidR="007C0C63">
        <w:t xml:space="preserve">whether to select to train the ANN or select the pre trained ANN would have been a large </w:t>
      </w:r>
      <w:r w:rsidR="00946875">
        <w:t xml:space="preserve">task. </w:t>
      </w:r>
    </w:p>
    <w:p w:rsidR="00D125CC" w:rsidRPr="00697467" w:rsidRDefault="007C0C63" w:rsidP="00697467">
      <w:r>
        <w:t xml:space="preserve"> </w:t>
      </w:r>
      <w:r w:rsidR="00D125CC">
        <w:t>Having this would save a lot of time and could be used to show it of</w:t>
      </w:r>
      <w:r w:rsidR="00FA2A40">
        <w:t xml:space="preserve">f to people who want to see </w:t>
      </w:r>
      <w:r w:rsidR="00D23141">
        <w:t>it.</w:t>
      </w:r>
      <w:bookmarkStart w:id="84" w:name="_GoBack"/>
      <w:bookmarkEnd w:id="84"/>
    </w:p>
    <w:p w:rsidR="005C5909" w:rsidRDefault="00346677" w:rsidP="00363482">
      <w:pPr>
        <w:pStyle w:val="Heading1"/>
      </w:pPr>
      <w:bookmarkStart w:id="85" w:name="_Toc363506488"/>
      <w:r>
        <w:lastRenderedPageBreak/>
        <w:t>Conclusion</w:t>
      </w:r>
      <w:bookmarkEnd w:id="85"/>
    </w:p>
    <w:p w:rsidR="00840DE4" w:rsidRDefault="00840DE4" w:rsidP="00363482">
      <w:pPr>
        <w:pStyle w:val="Heading2"/>
      </w:pPr>
      <w:bookmarkStart w:id="86" w:name="_Toc363506489"/>
      <w:r>
        <w:t>Overview</w:t>
      </w:r>
      <w:bookmarkEnd w:id="86"/>
    </w:p>
    <w:p w:rsidR="00840DE4" w:rsidRDefault="00F14590" w:rsidP="00363482">
      <w:r>
        <w:t xml:space="preserve">Overall this project achieved almost everything that it set out to do. The interface was created and can handle simple things, such as </w:t>
      </w:r>
      <w:r w:rsidR="00203283">
        <w:t xml:space="preserve">the wander steering behaviour and counting values, to complex behaviours like artificial neural networks. </w:t>
      </w:r>
    </w:p>
    <w:p w:rsidR="00880EC6" w:rsidRDefault="00363482" w:rsidP="00363482">
      <w:r>
        <w:t>The interface can handle re</w:t>
      </w:r>
      <w:r w:rsidR="00880EC6">
        <w:t xml:space="preserve">quests at 30 frames per second. This proves that it can handle the Unity game engine at its default frame rate. </w:t>
      </w:r>
    </w:p>
    <w:p w:rsidR="00D05F55" w:rsidRDefault="00D05F55" w:rsidP="00363482">
      <w:r>
        <w:t xml:space="preserve">The tutorial provides users with a basic guide on how to start using the </w:t>
      </w:r>
      <w:r w:rsidR="00420C77">
        <w:t>interface tool.</w:t>
      </w:r>
      <w:r w:rsidR="00BB0E3A">
        <w:t xml:space="preserve"> The tutorial can be extended further to provide the user with more features that the interface and the game engine can achieve but due to time constraints this was not explored fully. </w:t>
      </w:r>
    </w:p>
    <w:p w:rsidR="00420C77" w:rsidRDefault="00420C77" w:rsidP="00363482">
      <w:r>
        <w:t xml:space="preserve">While some goals were not achieved, such as using another server or using WCF, alternatives were used and worked. </w:t>
      </w:r>
      <w:r w:rsidR="00BB0E3A">
        <w:t>The lost ability to have a second server is a big loss but the project recovers slightly with the ability to use the interface to use the code.</w:t>
      </w:r>
    </w:p>
    <w:p w:rsidR="00AC07CA" w:rsidRDefault="00AC07CA" w:rsidP="00363482">
      <w:r>
        <w:t>The interface tool started off from being able to get a communication from the game engine, when the player clicks a button, to handle a complex task like training and evolving an artificial neural network.</w:t>
      </w:r>
    </w:p>
    <w:p w:rsidR="003036A6" w:rsidRDefault="003036A6" w:rsidP="00363482">
      <w:r>
        <w:t xml:space="preserve">Every prototype was a success. </w:t>
      </w:r>
    </w:p>
    <w:p w:rsidR="00363482" w:rsidRPr="00840DE4" w:rsidRDefault="00363482" w:rsidP="00363482"/>
    <w:p w:rsidR="006917F9" w:rsidRDefault="000076AE" w:rsidP="00363482">
      <w:pPr>
        <w:pStyle w:val="Heading2"/>
      </w:pPr>
      <w:bookmarkStart w:id="87" w:name="_Toc363506490"/>
      <w:r>
        <w:t>F</w:t>
      </w:r>
      <w:r w:rsidR="006917F9">
        <w:t>uture work</w:t>
      </w:r>
      <w:bookmarkEnd w:id="87"/>
    </w:p>
    <w:p w:rsidR="00B43568" w:rsidRDefault="00EF3FBE" w:rsidP="00363482">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 xml:space="preserve">I will extend this further myself to incorporate </w:t>
      </w:r>
      <w:r w:rsidR="00B43568">
        <w:lastRenderedPageBreak/>
        <w:t>some features that I would have liked to put in during development but did not have time to incorporate. Such as:</w:t>
      </w:r>
    </w:p>
    <w:p w:rsidR="00EF3FBE" w:rsidRDefault="00B43568" w:rsidP="00363482">
      <w:pPr>
        <w:pStyle w:val="ListParagraph"/>
        <w:numPr>
          <w:ilvl w:val="0"/>
          <w:numId w:val="3"/>
        </w:numPr>
        <w:jc w:val="both"/>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B43568" w:rsidRDefault="00962CE2" w:rsidP="00363482">
      <w:pPr>
        <w:pStyle w:val="ListParagraph"/>
        <w:numPr>
          <w:ilvl w:val="0"/>
          <w:numId w:val="3"/>
        </w:numPr>
        <w:jc w:val="both"/>
      </w:pPr>
      <w:r>
        <w:t xml:space="preserve">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 </w:t>
      </w:r>
    </w:p>
    <w:p w:rsidR="00962CE2" w:rsidRDefault="00962CE2" w:rsidP="00363482"/>
    <w:p w:rsidR="000076AE" w:rsidRDefault="000076AE" w:rsidP="00363482">
      <w:pPr>
        <w:spacing w:after="200" w:line="276" w:lineRule="auto"/>
        <w:rPr>
          <w:rFonts w:cs="Arial"/>
          <w:b/>
          <w:iCs/>
          <w:kern w:val="32"/>
          <w:sz w:val="28"/>
          <w:szCs w:val="28"/>
        </w:rPr>
      </w:pPr>
      <w:r>
        <w:br w:type="page"/>
      </w:r>
    </w:p>
    <w:p w:rsidR="00962CE2" w:rsidRDefault="00962CE2" w:rsidP="00363482">
      <w:pPr>
        <w:pStyle w:val="Heading2"/>
      </w:pPr>
      <w:bookmarkStart w:id="88" w:name="_Toc363506491"/>
      <w:r>
        <w:lastRenderedPageBreak/>
        <w:t>Critical Analysis</w:t>
      </w:r>
      <w:bookmarkEnd w:id="88"/>
    </w:p>
    <w:p w:rsidR="00962CE2" w:rsidRDefault="00C702E7" w:rsidP="0036348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363482">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363482">
      <w:r>
        <w:t>The incorporation of an interface was a good idea and</w:t>
      </w:r>
      <w:r w:rsidR="00BC025B">
        <w:t xml:space="preserve"> will help out developers to learn this tool, as well as how to extend this tool.</w:t>
      </w:r>
    </w:p>
    <w:p w:rsidR="00962CE2" w:rsidRDefault="00F10BA7" w:rsidP="0036348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D500A1" w:rsidRDefault="00962CE2" w:rsidP="00363482">
      <w:r>
        <w:t xml:space="preserve"> </w:t>
      </w:r>
      <w:r w:rsidR="00697467">
        <w:t xml:space="preserve">One feature that would have been a great improvement over the end product would have been the ability to save the ANN bot after training. Currently the ANN will run as many times as stated in the GA. When this ends though the best bot in the entire population is selected to run again. This will bot will run until the user stops the process. </w:t>
      </w:r>
      <w:r w:rsidR="00535C60">
        <w:t xml:space="preserve">Having the ability to skip the training process and just get the best from previous trainings, would have </w:t>
      </w:r>
      <w:r w:rsidR="00F42521">
        <w:t xml:space="preserve">been a great advantage. </w:t>
      </w:r>
    </w:p>
    <w:p w:rsidR="00D500A1" w:rsidRDefault="00D500A1" w:rsidP="00363482">
      <w:pPr>
        <w:spacing w:after="200" w:line="276" w:lineRule="auto"/>
      </w:pPr>
      <w:r>
        <w:br w:type="page"/>
      </w:r>
    </w:p>
    <w:p w:rsidR="00962CE2" w:rsidRDefault="00D500A1" w:rsidP="00363482">
      <w:pPr>
        <w:pStyle w:val="Heading1"/>
      </w:pPr>
      <w:bookmarkStart w:id="89" w:name="_Toc363506492"/>
      <w:r>
        <w:lastRenderedPageBreak/>
        <w:t>Biblography</w:t>
      </w:r>
      <w:bookmarkEnd w:id="89"/>
    </w:p>
    <w:p w:rsidR="00D500A1" w:rsidRDefault="00D500A1" w:rsidP="00363482">
      <w:pPr>
        <w:spacing w:after="200" w:line="276" w:lineRule="auto"/>
        <w:rPr>
          <w:rFonts w:cs="Arial"/>
          <w:b/>
          <w:bCs/>
          <w:kern w:val="32"/>
          <w:sz w:val="32"/>
          <w:szCs w:val="32"/>
        </w:rPr>
      </w:pPr>
      <w:r>
        <w:br w:type="page"/>
      </w:r>
    </w:p>
    <w:p w:rsidR="00D500A1" w:rsidRPr="00D500A1" w:rsidRDefault="00D500A1" w:rsidP="00363482">
      <w:pPr>
        <w:pStyle w:val="Heading1"/>
      </w:pPr>
      <w:bookmarkStart w:id="90" w:name="_Toc363506493"/>
      <w:r>
        <w:lastRenderedPageBreak/>
        <w:t>Appendix</w:t>
      </w:r>
      <w:bookmarkEnd w:id="90"/>
    </w:p>
    <w:sectPr w:rsidR="00D500A1" w:rsidRPr="00D500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E635E10"/>
    <w:multiLevelType w:val="multilevel"/>
    <w:tmpl w:val="C47C5A7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3"/>
  </w:num>
  <w:num w:numId="2">
    <w:abstractNumId w:val="1"/>
  </w:num>
  <w:num w:numId="3">
    <w:abstractNumId w:val="2"/>
  </w:num>
  <w:num w:numId="4">
    <w:abstractNumId w:val="0"/>
  </w:num>
  <w:num w:numId="5">
    <w:abstractNumId w:val="3"/>
  </w:num>
  <w:num w:numId="6">
    <w:abstractNumId w:val="3"/>
  </w:num>
  <w:num w:numId="7">
    <w:abstractNumId w:val="3"/>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3753A"/>
    <w:rsid w:val="00040F49"/>
    <w:rsid w:val="0005337C"/>
    <w:rsid w:val="000757A2"/>
    <w:rsid w:val="000805E5"/>
    <w:rsid w:val="00084D15"/>
    <w:rsid w:val="000B014B"/>
    <w:rsid w:val="000B299B"/>
    <w:rsid w:val="000B3727"/>
    <w:rsid w:val="000B67DB"/>
    <w:rsid w:val="000D3603"/>
    <w:rsid w:val="000D4895"/>
    <w:rsid w:val="000E02AD"/>
    <w:rsid w:val="000E1638"/>
    <w:rsid w:val="000E2A49"/>
    <w:rsid w:val="000E52B7"/>
    <w:rsid w:val="000F40D3"/>
    <w:rsid w:val="000F6CF7"/>
    <w:rsid w:val="00133DA9"/>
    <w:rsid w:val="00135E80"/>
    <w:rsid w:val="00136A16"/>
    <w:rsid w:val="00147EC3"/>
    <w:rsid w:val="00152FC5"/>
    <w:rsid w:val="001571B9"/>
    <w:rsid w:val="00163708"/>
    <w:rsid w:val="00164ED1"/>
    <w:rsid w:val="001661F5"/>
    <w:rsid w:val="001A660D"/>
    <w:rsid w:val="001A6BA7"/>
    <w:rsid w:val="001A7AE5"/>
    <w:rsid w:val="001B3533"/>
    <w:rsid w:val="001B4F62"/>
    <w:rsid w:val="001B7357"/>
    <w:rsid w:val="001C0AF0"/>
    <w:rsid w:val="001C212C"/>
    <w:rsid w:val="001E20D6"/>
    <w:rsid w:val="001E36DE"/>
    <w:rsid w:val="001E6376"/>
    <w:rsid w:val="001F2503"/>
    <w:rsid w:val="00203283"/>
    <w:rsid w:val="002157EE"/>
    <w:rsid w:val="00216496"/>
    <w:rsid w:val="00232EA1"/>
    <w:rsid w:val="00233A96"/>
    <w:rsid w:val="0028571F"/>
    <w:rsid w:val="00291BF4"/>
    <w:rsid w:val="002B53B5"/>
    <w:rsid w:val="002C2F6F"/>
    <w:rsid w:val="002D0DC3"/>
    <w:rsid w:val="002E1C61"/>
    <w:rsid w:val="002E2373"/>
    <w:rsid w:val="002E5D5C"/>
    <w:rsid w:val="002E7308"/>
    <w:rsid w:val="002F0033"/>
    <w:rsid w:val="003036A6"/>
    <w:rsid w:val="003042F9"/>
    <w:rsid w:val="00310079"/>
    <w:rsid w:val="00323A72"/>
    <w:rsid w:val="00326E56"/>
    <w:rsid w:val="00330134"/>
    <w:rsid w:val="003402E7"/>
    <w:rsid w:val="003441DD"/>
    <w:rsid w:val="00346677"/>
    <w:rsid w:val="00362FCF"/>
    <w:rsid w:val="00363482"/>
    <w:rsid w:val="00374B95"/>
    <w:rsid w:val="00390ADE"/>
    <w:rsid w:val="003A0073"/>
    <w:rsid w:val="003A1F9D"/>
    <w:rsid w:val="003C435F"/>
    <w:rsid w:val="003C4B25"/>
    <w:rsid w:val="003D18F2"/>
    <w:rsid w:val="003D1CB4"/>
    <w:rsid w:val="003E6C23"/>
    <w:rsid w:val="003F1DC4"/>
    <w:rsid w:val="00406B42"/>
    <w:rsid w:val="00411F86"/>
    <w:rsid w:val="00420C77"/>
    <w:rsid w:val="00426129"/>
    <w:rsid w:val="004263FF"/>
    <w:rsid w:val="00431CFC"/>
    <w:rsid w:val="00437D6E"/>
    <w:rsid w:val="0045112F"/>
    <w:rsid w:val="00471EB1"/>
    <w:rsid w:val="00485178"/>
    <w:rsid w:val="004B6EC8"/>
    <w:rsid w:val="004B7131"/>
    <w:rsid w:val="004C3FD1"/>
    <w:rsid w:val="004C5682"/>
    <w:rsid w:val="004F19A6"/>
    <w:rsid w:val="004F434B"/>
    <w:rsid w:val="005137B1"/>
    <w:rsid w:val="00515AF1"/>
    <w:rsid w:val="005179B1"/>
    <w:rsid w:val="00524351"/>
    <w:rsid w:val="0052491B"/>
    <w:rsid w:val="00524B3F"/>
    <w:rsid w:val="00535C60"/>
    <w:rsid w:val="00551D54"/>
    <w:rsid w:val="00552A14"/>
    <w:rsid w:val="00581E4F"/>
    <w:rsid w:val="00583944"/>
    <w:rsid w:val="0059070D"/>
    <w:rsid w:val="005C5909"/>
    <w:rsid w:val="005E0962"/>
    <w:rsid w:val="00603545"/>
    <w:rsid w:val="00610E38"/>
    <w:rsid w:val="00632011"/>
    <w:rsid w:val="00634514"/>
    <w:rsid w:val="00651D61"/>
    <w:rsid w:val="00652D7C"/>
    <w:rsid w:val="006576A9"/>
    <w:rsid w:val="006634D3"/>
    <w:rsid w:val="006917F9"/>
    <w:rsid w:val="00697467"/>
    <w:rsid w:val="006A39EC"/>
    <w:rsid w:val="006A5BAC"/>
    <w:rsid w:val="006B3EB4"/>
    <w:rsid w:val="006B4DDB"/>
    <w:rsid w:val="006B7D5F"/>
    <w:rsid w:val="006C0989"/>
    <w:rsid w:val="006E6DE3"/>
    <w:rsid w:val="006F40F7"/>
    <w:rsid w:val="007126EC"/>
    <w:rsid w:val="00717C2F"/>
    <w:rsid w:val="007212C1"/>
    <w:rsid w:val="0072454A"/>
    <w:rsid w:val="00734C89"/>
    <w:rsid w:val="007372C4"/>
    <w:rsid w:val="007404F8"/>
    <w:rsid w:val="00763C36"/>
    <w:rsid w:val="0076616B"/>
    <w:rsid w:val="0079188D"/>
    <w:rsid w:val="0079270F"/>
    <w:rsid w:val="007964F2"/>
    <w:rsid w:val="00796909"/>
    <w:rsid w:val="007A410C"/>
    <w:rsid w:val="007B12D1"/>
    <w:rsid w:val="007C0C63"/>
    <w:rsid w:val="007C10E0"/>
    <w:rsid w:val="007D0294"/>
    <w:rsid w:val="007E6FEF"/>
    <w:rsid w:val="007F6FC5"/>
    <w:rsid w:val="00840DE4"/>
    <w:rsid w:val="00844B1A"/>
    <w:rsid w:val="00862380"/>
    <w:rsid w:val="008753FC"/>
    <w:rsid w:val="00876B70"/>
    <w:rsid w:val="00880EC6"/>
    <w:rsid w:val="00885BAB"/>
    <w:rsid w:val="00886FD2"/>
    <w:rsid w:val="0089533A"/>
    <w:rsid w:val="00895C2B"/>
    <w:rsid w:val="008971E2"/>
    <w:rsid w:val="008A72DD"/>
    <w:rsid w:val="008B7CB5"/>
    <w:rsid w:val="008C0ABF"/>
    <w:rsid w:val="008C13B2"/>
    <w:rsid w:val="008C146B"/>
    <w:rsid w:val="008D3865"/>
    <w:rsid w:val="008E32FA"/>
    <w:rsid w:val="00907D52"/>
    <w:rsid w:val="00917992"/>
    <w:rsid w:val="009239B4"/>
    <w:rsid w:val="009415F8"/>
    <w:rsid w:val="00946875"/>
    <w:rsid w:val="00946E42"/>
    <w:rsid w:val="00951006"/>
    <w:rsid w:val="00954CDC"/>
    <w:rsid w:val="00957984"/>
    <w:rsid w:val="00962CE2"/>
    <w:rsid w:val="00966A3D"/>
    <w:rsid w:val="00983126"/>
    <w:rsid w:val="009926B4"/>
    <w:rsid w:val="009A2B1F"/>
    <w:rsid w:val="009A6DEA"/>
    <w:rsid w:val="009B34DB"/>
    <w:rsid w:val="009B432D"/>
    <w:rsid w:val="009D3BAF"/>
    <w:rsid w:val="009E3943"/>
    <w:rsid w:val="009E3C7C"/>
    <w:rsid w:val="009F1D01"/>
    <w:rsid w:val="009F29DE"/>
    <w:rsid w:val="00A233E5"/>
    <w:rsid w:val="00A25F58"/>
    <w:rsid w:val="00A34EA3"/>
    <w:rsid w:val="00A34FD9"/>
    <w:rsid w:val="00A361FD"/>
    <w:rsid w:val="00A36CAA"/>
    <w:rsid w:val="00A405A3"/>
    <w:rsid w:val="00A4117B"/>
    <w:rsid w:val="00A508D5"/>
    <w:rsid w:val="00A53746"/>
    <w:rsid w:val="00A57FD2"/>
    <w:rsid w:val="00A6393B"/>
    <w:rsid w:val="00A701EE"/>
    <w:rsid w:val="00A7451B"/>
    <w:rsid w:val="00A77EDE"/>
    <w:rsid w:val="00A85C71"/>
    <w:rsid w:val="00A93A81"/>
    <w:rsid w:val="00A96C9E"/>
    <w:rsid w:val="00AA3563"/>
    <w:rsid w:val="00AC07CA"/>
    <w:rsid w:val="00AD3948"/>
    <w:rsid w:val="00AD741B"/>
    <w:rsid w:val="00AE3F56"/>
    <w:rsid w:val="00AF3EDD"/>
    <w:rsid w:val="00B03AC2"/>
    <w:rsid w:val="00B11665"/>
    <w:rsid w:val="00B21304"/>
    <w:rsid w:val="00B22682"/>
    <w:rsid w:val="00B24D9D"/>
    <w:rsid w:val="00B25823"/>
    <w:rsid w:val="00B3458C"/>
    <w:rsid w:val="00B426E3"/>
    <w:rsid w:val="00B42924"/>
    <w:rsid w:val="00B43568"/>
    <w:rsid w:val="00B44182"/>
    <w:rsid w:val="00B4549A"/>
    <w:rsid w:val="00B5770E"/>
    <w:rsid w:val="00B71B46"/>
    <w:rsid w:val="00B759A1"/>
    <w:rsid w:val="00B75D24"/>
    <w:rsid w:val="00B80C25"/>
    <w:rsid w:val="00BB0E3A"/>
    <w:rsid w:val="00BB7748"/>
    <w:rsid w:val="00BC025B"/>
    <w:rsid w:val="00BC2CA0"/>
    <w:rsid w:val="00BD7F7F"/>
    <w:rsid w:val="00BF035A"/>
    <w:rsid w:val="00C059A0"/>
    <w:rsid w:val="00C115B3"/>
    <w:rsid w:val="00C205BE"/>
    <w:rsid w:val="00C2353B"/>
    <w:rsid w:val="00C26EB6"/>
    <w:rsid w:val="00C50EE2"/>
    <w:rsid w:val="00C54116"/>
    <w:rsid w:val="00C702E7"/>
    <w:rsid w:val="00C80E17"/>
    <w:rsid w:val="00C84450"/>
    <w:rsid w:val="00C865F4"/>
    <w:rsid w:val="00CA5D3F"/>
    <w:rsid w:val="00CB1B2C"/>
    <w:rsid w:val="00CB3758"/>
    <w:rsid w:val="00CC14F3"/>
    <w:rsid w:val="00CC49D9"/>
    <w:rsid w:val="00CD743A"/>
    <w:rsid w:val="00CE7903"/>
    <w:rsid w:val="00CF0939"/>
    <w:rsid w:val="00D019BE"/>
    <w:rsid w:val="00D05F55"/>
    <w:rsid w:val="00D06F5F"/>
    <w:rsid w:val="00D125CC"/>
    <w:rsid w:val="00D21A56"/>
    <w:rsid w:val="00D23141"/>
    <w:rsid w:val="00D41E36"/>
    <w:rsid w:val="00D500A1"/>
    <w:rsid w:val="00D70C96"/>
    <w:rsid w:val="00D83C82"/>
    <w:rsid w:val="00D90509"/>
    <w:rsid w:val="00D90595"/>
    <w:rsid w:val="00DB0D35"/>
    <w:rsid w:val="00DB3650"/>
    <w:rsid w:val="00DD190F"/>
    <w:rsid w:val="00DD5A4F"/>
    <w:rsid w:val="00DE2DE0"/>
    <w:rsid w:val="00E008EC"/>
    <w:rsid w:val="00E07384"/>
    <w:rsid w:val="00E312AB"/>
    <w:rsid w:val="00E32EDA"/>
    <w:rsid w:val="00E3777B"/>
    <w:rsid w:val="00E440A5"/>
    <w:rsid w:val="00E5635B"/>
    <w:rsid w:val="00E5662E"/>
    <w:rsid w:val="00E76B15"/>
    <w:rsid w:val="00E85FD8"/>
    <w:rsid w:val="00E94EEA"/>
    <w:rsid w:val="00EA6B48"/>
    <w:rsid w:val="00EC2F58"/>
    <w:rsid w:val="00EF3FBE"/>
    <w:rsid w:val="00F10BA7"/>
    <w:rsid w:val="00F14590"/>
    <w:rsid w:val="00F40B1E"/>
    <w:rsid w:val="00F422F6"/>
    <w:rsid w:val="00F42521"/>
    <w:rsid w:val="00F575AA"/>
    <w:rsid w:val="00F611B4"/>
    <w:rsid w:val="00F62F4B"/>
    <w:rsid w:val="00FA23C5"/>
    <w:rsid w:val="00FA2A40"/>
    <w:rsid w:val="00FA3E9B"/>
    <w:rsid w:val="00FA59E9"/>
    <w:rsid w:val="00FB1B0D"/>
    <w:rsid w:val="00FC5614"/>
    <w:rsid w:val="00FC7FA7"/>
    <w:rsid w:val="00FD56C7"/>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B3458C"/>
    <w:pPr>
      <w:keepNext/>
      <w:pageBreakBefore/>
      <w:numPr>
        <w:numId w:val="8"/>
      </w:numPr>
      <w:spacing w:before="1440" w:after="36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B3458C"/>
    <w:pPr>
      <w:keepNext/>
      <w:pageBreakBefore/>
      <w:numPr>
        <w:numId w:val="8"/>
      </w:numPr>
      <w:spacing w:before="1440" w:after="36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emf"/><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B0A308-17B0-4F71-B8AE-CB913A17C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48</Pages>
  <Words>11368</Words>
  <Characters>64803</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144</cp:revision>
  <dcterms:created xsi:type="dcterms:W3CDTF">2013-08-05T12:13:00Z</dcterms:created>
  <dcterms:modified xsi:type="dcterms:W3CDTF">2013-08-06T17:44:00Z</dcterms:modified>
</cp:coreProperties>
</file>